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A8AF7" w14:textId="1B130B3A" w:rsidR="00125F06" w:rsidRPr="003C436F" w:rsidRDefault="009953AE" w:rsidP="00E71C23">
      <w:pPr>
        <w:pStyle w:val="Title"/>
        <w:rPr>
          <w:sz w:val="40"/>
          <w:szCs w:val="56"/>
        </w:rPr>
      </w:pPr>
      <w:r>
        <w:t>Can Bluetooth Audio Replace t</w:t>
      </w:r>
      <w:r w:rsidR="00E71C23">
        <w:t>he Wire?</w:t>
      </w:r>
    </w:p>
    <w:p w14:paraId="0831C1CA" w14:textId="1ECF7EA5" w:rsidR="00EF7156" w:rsidRDefault="00125F06" w:rsidP="00EF7156">
      <w:pPr>
        <w:pStyle w:val="Author"/>
      </w:pPr>
      <w:r>
        <w:t>Dan Weston</w:t>
      </w:r>
    </w:p>
    <w:p w14:paraId="24A88A44" w14:textId="30751352" w:rsidR="00125F06" w:rsidRPr="005D2B76" w:rsidRDefault="00125F06" w:rsidP="00EF7156">
      <w:pPr>
        <w:pStyle w:val="Affiliation"/>
      </w:pPr>
      <w:r>
        <w:t>Institute of Sound Recording</w:t>
      </w:r>
      <w:r w:rsidR="00EF7156">
        <w:t xml:space="preserve">, </w:t>
      </w:r>
      <w:bookmarkStart w:id="0" w:name="_GoBack"/>
      <w:bookmarkEnd w:id="0"/>
      <w:r>
        <w:t>University of Surrey</w:t>
      </w:r>
    </w:p>
    <w:p w14:paraId="56836DF4" w14:textId="5A38CB95" w:rsidR="005D2B76" w:rsidRPr="005D2B76" w:rsidRDefault="005D2B76" w:rsidP="00405E1D">
      <w:pPr>
        <w:pStyle w:val="Heading1unnumbered"/>
      </w:pPr>
      <w:bookmarkStart w:id="1" w:name="_Toc224289339"/>
      <w:bookmarkStart w:id="2" w:name="_Toc305857959"/>
      <w:r w:rsidRPr="005D2B76">
        <w:t>Abstract</w:t>
      </w:r>
      <w:bookmarkEnd w:id="1"/>
      <w:bookmarkEnd w:id="2"/>
    </w:p>
    <w:p w14:paraId="26BD34C7" w14:textId="10EFD4B8" w:rsidR="00B92833" w:rsidRDefault="00125F06" w:rsidP="00405E1D">
      <w:pPr>
        <w:pStyle w:val="Normalfirst"/>
      </w:pPr>
      <w:r>
        <w:t>My abstract will be written here.</w:t>
      </w:r>
      <w:r w:rsidR="004478CF">
        <w:t xml:space="preserve"> It will be in 1 column that crosses the whole page.</w:t>
      </w:r>
    </w:p>
    <w:p w14:paraId="39E4A146" w14:textId="77777777" w:rsidR="00125F06" w:rsidRPr="00125F06" w:rsidRDefault="00125F06" w:rsidP="00125F06">
      <w:pPr>
        <w:ind w:firstLine="0"/>
      </w:pPr>
    </w:p>
    <w:p w14:paraId="18C61F60" w14:textId="43F21A38" w:rsidR="00DD5285" w:rsidRDefault="00DD5285" w:rsidP="005D2B76">
      <w:pPr>
        <w:sectPr w:rsidR="00DD5285" w:rsidSect="0028776D">
          <w:footerReference w:type="default" r:id="rId7"/>
          <w:pgSz w:w="11900" w:h="16840"/>
          <w:pgMar w:top="936" w:right="936" w:bottom="936" w:left="936" w:header="504" w:footer="504" w:gutter="0"/>
          <w:cols w:space="284"/>
        </w:sectPr>
      </w:pPr>
    </w:p>
    <w:p w14:paraId="03AE723B" w14:textId="77777777" w:rsidR="005D2B76" w:rsidRDefault="005D2B76" w:rsidP="00B92833">
      <w:pPr>
        <w:pStyle w:val="Heading1first"/>
      </w:pPr>
      <w:bookmarkStart w:id="3" w:name="_Toc224289340"/>
      <w:bookmarkStart w:id="4" w:name="_Toc224289618"/>
      <w:bookmarkStart w:id="5" w:name="_Toc305857960"/>
      <w:r w:rsidRPr="005D2B76">
        <w:lastRenderedPageBreak/>
        <w:t>Introduction</w:t>
      </w:r>
      <w:bookmarkEnd w:id="3"/>
      <w:bookmarkEnd w:id="4"/>
      <w:bookmarkEnd w:id="5"/>
    </w:p>
    <w:p w14:paraId="4AB5F63C" w14:textId="78805636" w:rsidR="000A72C0" w:rsidRPr="009B3E02" w:rsidRDefault="00E90DED" w:rsidP="009B3E02">
      <w:pPr>
        <w:pStyle w:val="Normalfirst"/>
        <w:rPr>
          <w:color w:val="FF0000"/>
        </w:rPr>
      </w:pPr>
      <w:r w:rsidRPr="009B3E02">
        <w:t xml:space="preserve">Wireless audio devices are increasingly common in home entertainment systems, and with this the quality of distributed audio and </w:t>
      </w:r>
      <w:r w:rsidR="00453FE9" w:rsidRPr="009B3E02">
        <w:t xml:space="preserve">ability to </w:t>
      </w:r>
      <w:r w:rsidR="00D71331" w:rsidRPr="009B3E02">
        <w:t xml:space="preserve">prevent </w:t>
      </w:r>
      <w:r w:rsidR="00453FE9" w:rsidRPr="009B3E02">
        <w:t xml:space="preserve">interference </w:t>
      </w:r>
      <w:r w:rsidR="00D71331" w:rsidRPr="009B3E02">
        <w:t xml:space="preserve">is </w:t>
      </w:r>
      <w:r w:rsidR="000F4AAF" w:rsidRPr="009B3E02">
        <w:t xml:space="preserve">of upmost importance. </w:t>
      </w:r>
      <w:r w:rsidR="007A3E33">
        <w:t>Bluetooth</w:t>
      </w:r>
      <w:r w:rsidR="00AC7765">
        <w:t xml:space="preserve"> </w:t>
      </w:r>
      <w:r w:rsidR="005710F0">
        <w:t xml:space="preserve">is </w:t>
      </w:r>
      <w:r w:rsidR="007A3E33">
        <w:t xml:space="preserve">a </w:t>
      </w:r>
      <w:r w:rsidR="005710F0">
        <w:t>W</w:t>
      </w:r>
      <w:r w:rsidR="009B3E02">
        <w:t>ireless Personal Area Network (W</w:t>
      </w:r>
      <w:r w:rsidR="005710F0">
        <w:t>PAN)</w:t>
      </w:r>
      <w:r w:rsidR="001D62B0">
        <w:t>, developed</w:t>
      </w:r>
      <w:r w:rsidR="007A3E33">
        <w:t xml:space="preserve"> in 1994</w:t>
      </w:r>
      <w:r w:rsidR="000E5DBB">
        <w:t xml:space="preserve"> by the Bluetooth Special Interest Group (SIG)</w:t>
      </w:r>
      <w:r w:rsidR="007A3E33">
        <w:t xml:space="preserve"> with</w:t>
      </w:r>
      <w:r w:rsidR="001D62B0">
        <w:t xml:space="preserve"> the intention of replacing cables</w:t>
      </w:r>
      <w:r w:rsidR="007A3E33">
        <w:t xml:space="preserve"> </w:t>
      </w:r>
      <w:r w:rsidR="001D62B0">
        <w:t xml:space="preserve">connecting </w:t>
      </w:r>
      <w:r w:rsidR="000E5DBB">
        <w:t>personal computers and peripheral devices</w:t>
      </w:r>
      <w:r w:rsidR="00F8399D">
        <w:t xml:space="preserve"> </w:t>
      </w:r>
      <w:r w:rsidR="003E3B16">
        <w:fldChar w:fldCharType="begin"/>
      </w:r>
      <w:r w:rsidR="0084598B">
        <w:instrText xml:space="preserve"> ADDIN ZOTERO_ITEM CSL_CITATION {"citationID":"XnAA65UM","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3E3B16">
        <w:fldChar w:fldCharType="separate"/>
      </w:r>
      <w:r w:rsidR="005A7833">
        <w:rPr>
          <w:noProof/>
        </w:rPr>
        <w:t>[Bluetooth SIG 2001]</w:t>
      </w:r>
      <w:r w:rsidR="003E3B16">
        <w:fldChar w:fldCharType="end"/>
      </w:r>
      <w:r w:rsidR="00893193">
        <w:t xml:space="preserve">. It operates in the </w:t>
      </w:r>
      <w:r w:rsidR="00FB22BB">
        <w:t xml:space="preserve">unlicensed </w:t>
      </w:r>
      <w:r w:rsidR="00893193">
        <w:t>2.4</w:t>
      </w:r>
      <w:r w:rsidR="00FB22BB">
        <w:t xml:space="preserve"> </w:t>
      </w:r>
      <w:r w:rsidR="00893193">
        <w:t>GHz ISM</w:t>
      </w:r>
      <w:r w:rsidR="00730EDA">
        <w:t xml:space="preserve"> (Industrial-Scienti</w:t>
      </w:r>
      <w:r w:rsidR="004E0B8E">
        <w:t>fic-Medical)</w:t>
      </w:r>
      <w:r w:rsidR="00893193">
        <w:t xml:space="preserve"> band</w:t>
      </w:r>
      <w:r w:rsidR="00F8399D">
        <w:t>, which is split into 79 1</w:t>
      </w:r>
      <w:r w:rsidR="00FB22BB">
        <w:t xml:space="preserve"> </w:t>
      </w:r>
      <w:r w:rsidR="00F8399D">
        <w:t xml:space="preserve">MHz wide channels </w:t>
      </w:r>
      <w:r w:rsidR="00F8399D">
        <w:fldChar w:fldCharType="begin"/>
      </w:r>
      <w:r w:rsidR="00CA3BF1">
        <w:instrText xml:space="preserve"> ADDIN ZOTERO_ITEM CSL_CITATION {"citationID":"7Fq40QfK","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F8399D">
        <w:fldChar w:fldCharType="separate"/>
      </w:r>
      <w:r w:rsidR="00CA3BF1">
        <w:rPr>
          <w:noProof/>
        </w:rPr>
        <w:t>[IEEE 802.15.2 2003]</w:t>
      </w:r>
      <w:r w:rsidR="00F8399D">
        <w:fldChar w:fldCharType="end"/>
      </w:r>
      <w:r w:rsidR="00317397">
        <w:t>, and has an operational distance of 10-100m</w:t>
      </w:r>
      <w:r w:rsidR="004D6047">
        <w:t>.</w:t>
      </w:r>
      <w:r w:rsidR="00584368">
        <w:t xml:space="preserve"> </w:t>
      </w:r>
    </w:p>
    <w:p w14:paraId="1763D74D" w14:textId="787162E7" w:rsidR="00EB51D7" w:rsidRPr="000A72C0" w:rsidRDefault="00D6447C" w:rsidP="00D8692E">
      <w:pPr>
        <w:rPr>
          <w:rFonts w:cs="Times New Roman"/>
          <w:color w:val="auto"/>
          <w:szCs w:val="20"/>
          <w:lang w:val="en-US"/>
        </w:rPr>
      </w:pPr>
      <w:r w:rsidRPr="007C37C7">
        <w:t>A</w:t>
      </w:r>
      <w:r w:rsidR="00B62D14" w:rsidRPr="007C37C7">
        <w:t xml:space="preserve"> physical radio channel is shared by a group of </w:t>
      </w:r>
      <w:r w:rsidR="00317397">
        <w:t xml:space="preserve">Bluetooth </w:t>
      </w:r>
      <w:r w:rsidR="00B62D14" w:rsidRPr="007C37C7">
        <w:t>devices</w:t>
      </w:r>
      <w:r w:rsidR="006E5638" w:rsidRPr="007C37C7">
        <w:t>,</w:t>
      </w:r>
      <w:r w:rsidRPr="007C37C7">
        <w:t xml:space="preserve"> </w:t>
      </w:r>
      <w:r w:rsidR="000408DE">
        <w:t>known as a piconet</w:t>
      </w:r>
      <w:r w:rsidR="003229D0">
        <w:t>.</w:t>
      </w:r>
      <w:r w:rsidR="000A72C0">
        <w:t xml:space="preserve"> Each P</w:t>
      </w:r>
      <w:r w:rsidR="00317397">
        <w:t>iconet compromises of a single master and up to seven slave devices</w:t>
      </w:r>
      <w:r w:rsidR="0052688F">
        <w:t xml:space="preserve"> </w:t>
      </w:r>
      <w:r w:rsidR="0052688F">
        <w:fldChar w:fldCharType="begin"/>
      </w:r>
      <w:r w:rsidR="0084598B">
        <w:instrText xml:space="preserve"> ADDIN ZOTERO_ITEM CSL_CITATION {"citationID":"ts06Nvc6","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52688F">
        <w:fldChar w:fldCharType="separate"/>
      </w:r>
      <w:r w:rsidR="005A7833">
        <w:rPr>
          <w:noProof/>
        </w:rPr>
        <w:t>[Bluetooth SIG 2001]</w:t>
      </w:r>
      <w:r w:rsidR="0052688F">
        <w:fldChar w:fldCharType="end"/>
      </w:r>
      <w:r w:rsidR="00317397">
        <w:t>.</w:t>
      </w:r>
      <w:r w:rsidR="000A72C0">
        <w:t xml:space="preserve"> </w:t>
      </w:r>
      <w:r w:rsidR="000A72C0">
        <w:rPr>
          <w:rFonts w:cs="Times New Roman"/>
          <w:color w:val="auto"/>
          <w:szCs w:val="20"/>
          <w:lang w:val="en-US"/>
        </w:rPr>
        <w:t xml:space="preserve">A larger network called a Scatternet can be formed when two or more Piconets connect through a bridge or relay device </w:t>
      </w:r>
      <w:r w:rsidR="000A72C0">
        <w:rPr>
          <w:rFonts w:cs="Times New Roman"/>
          <w:color w:val="auto"/>
          <w:szCs w:val="20"/>
          <w:lang w:val="en-US"/>
        </w:rPr>
        <w:fldChar w:fldCharType="begin"/>
      </w:r>
      <w:r w:rsidR="003C128D">
        <w:rPr>
          <w:rFonts w:cs="Times New Roman"/>
          <w:color w:val="auto"/>
          <w:szCs w:val="20"/>
          <w:lang w:val="en-US"/>
        </w:rPr>
        <w:instrText xml:space="preserve"> ADDIN ZOTERO_ITEM CSL_CITATION {"citationID":"bormSlBQ","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sidR="000A72C0">
        <w:rPr>
          <w:rFonts w:cs="Times New Roman"/>
          <w:color w:val="auto"/>
          <w:szCs w:val="20"/>
          <w:lang w:val="en-US"/>
        </w:rPr>
        <w:fldChar w:fldCharType="separate"/>
      </w:r>
      <w:r w:rsidR="000A72C0">
        <w:rPr>
          <w:rFonts w:cs="Times New Roman"/>
          <w:noProof/>
          <w:color w:val="auto"/>
          <w:szCs w:val="20"/>
          <w:lang w:val="en-US"/>
        </w:rPr>
        <w:t>[Pinkumphi and Phonphoem 2009]</w:t>
      </w:r>
      <w:r w:rsidR="000A72C0">
        <w:rPr>
          <w:rFonts w:cs="Times New Roman"/>
          <w:color w:val="auto"/>
          <w:szCs w:val="20"/>
          <w:lang w:val="en-US"/>
        </w:rPr>
        <w:fldChar w:fldCharType="end"/>
      </w:r>
      <w:r w:rsidR="000A72C0">
        <w:rPr>
          <w:rFonts w:cs="Times New Roman"/>
          <w:color w:val="auto"/>
          <w:szCs w:val="20"/>
          <w:lang w:val="en-US"/>
        </w:rPr>
        <w:t xml:space="preserve">. </w:t>
      </w:r>
      <w:r w:rsidR="003229D0">
        <w:t>The</w:t>
      </w:r>
      <w:r w:rsidR="000A72C0">
        <w:t xml:space="preserve"> systems</w:t>
      </w:r>
      <w:r w:rsidR="003229D0">
        <w:t xml:space="preserve"> are </w:t>
      </w:r>
      <w:r w:rsidRPr="007C37C7">
        <w:t>synchronised to a common clock and</w:t>
      </w:r>
      <w:r w:rsidR="009461C2">
        <w:t xml:space="preserve"> </w:t>
      </w:r>
      <w:r w:rsidR="00EE244B">
        <w:t>use a frequency hopping spread spectrum (FHSS) scheme</w:t>
      </w:r>
      <w:r w:rsidR="004A39BD">
        <w:t xml:space="preserve"> to combat interference</w:t>
      </w:r>
      <w:r w:rsidR="00B62D14" w:rsidRPr="007C37C7">
        <w:t xml:space="preserve">. </w:t>
      </w:r>
      <w:r w:rsidR="00EE244B">
        <w:t>In a FHSS</w:t>
      </w:r>
      <w:r w:rsidR="009461C2" w:rsidRPr="009461C2">
        <w:t xml:space="preserve"> the 79 frequencies of the ISM band are placed in an algorithmically determined pseudo-random order,</w:t>
      </w:r>
      <w:r w:rsidRPr="009461C2">
        <w:t xml:space="preserve"> </w:t>
      </w:r>
      <w:r w:rsidR="007A6DFF" w:rsidRPr="009461C2">
        <w:t>based on</w:t>
      </w:r>
      <w:r w:rsidRPr="009461C2">
        <w:t xml:space="preserve"> the device address and </w:t>
      </w:r>
      <w:r w:rsidR="007A6DFF" w:rsidRPr="009461C2">
        <w:t xml:space="preserve">master </w:t>
      </w:r>
      <w:r w:rsidRPr="009461C2">
        <w:t>clock</w:t>
      </w:r>
      <w:r w:rsidR="00451ECD">
        <w:t xml:space="preserve"> </w:t>
      </w:r>
      <w:r w:rsidR="00451ECD">
        <w:fldChar w:fldCharType="begin"/>
      </w:r>
      <w:r w:rsidR="00451ECD">
        <w:instrText xml:space="preserve"> ADDIN ZOTERO_ITEM CSL_CITATION {"citationID":"tOyK2X0v","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rsidR="00451ECD">
        <w:fldChar w:fldCharType="separate"/>
      </w:r>
      <w:r w:rsidR="00451ECD">
        <w:rPr>
          <w:noProof/>
        </w:rPr>
        <w:t>[IEEE 802.15.1 2005]</w:t>
      </w:r>
      <w:r w:rsidR="00451ECD">
        <w:fldChar w:fldCharType="end"/>
      </w:r>
      <w:r w:rsidRPr="009461C2">
        <w:t xml:space="preserve">. </w:t>
      </w:r>
      <w:r w:rsidR="000A72C0">
        <w:t xml:space="preserve">The system hops between these frequencies using a </w:t>
      </w:r>
      <w:r w:rsidR="000A72C0">
        <w:rPr>
          <w:rFonts w:cs="Times New Roman"/>
          <w:color w:val="auto"/>
          <w:szCs w:val="20"/>
          <w:lang w:val="en-US"/>
        </w:rPr>
        <w:t xml:space="preserve">Time Division Duplex (TDD) method dividing each second into 1600 time slots (625µs per slot) </w:t>
      </w:r>
      <w:r w:rsidR="000A72C0">
        <w:rPr>
          <w:rFonts w:cs="Times New Roman"/>
          <w:color w:val="auto"/>
          <w:szCs w:val="20"/>
          <w:lang w:val="en-US"/>
        </w:rPr>
        <w:fldChar w:fldCharType="begin"/>
      </w:r>
      <w:r w:rsidR="003C128D">
        <w:rPr>
          <w:rFonts w:cs="Times New Roman"/>
          <w:color w:val="auto"/>
          <w:szCs w:val="20"/>
          <w:lang w:val="en-US"/>
        </w:rPr>
        <w:instrText xml:space="preserve"> ADDIN ZOTERO_ITEM CSL_CITATION {"citationID":"E309FdWT","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sidR="000A72C0">
        <w:rPr>
          <w:rFonts w:cs="Times New Roman"/>
          <w:color w:val="auto"/>
          <w:szCs w:val="20"/>
          <w:lang w:val="en-US"/>
        </w:rPr>
        <w:fldChar w:fldCharType="separate"/>
      </w:r>
      <w:r w:rsidR="000A72C0">
        <w:rPr>
          <w:rFonts w:cs="Times New Roman"/>
          <w:noProof/>
          <w:color w:val="auto"/>
          <w:szCs w:val="20"/>
          <w:lang w:val="en-US"/>
        </w:rPr>
        <w:t>[Pinkumphi and Phonphoem 2009]</w:t>
      </w:r>
      <w:r w:rsidR="000A72C0">
        <w:rPr>
          <w:rFonts w:cs="Times New Roman"/>
          <w:color w:val="auto"/>
          <w:szCs w:val="20"/>
          <w:lang w:val="en-US"/>
        </w:rPr>
        <w:fldChar w:fldCharType="end"/>
      </w:r>
      <w:r w:rsidR="000A72C0">
        <w:rPr>
          <w:rFonts w:cs="Times New Roman"/>
          <w:color w:val="auto"/>
          <w:szCs w:val="20"/>
          <w:lang w:val="en-US"/>
        </w:rPr>
        <w:t>.</w:t>
      </w:r>
      <w:r w:rsidR="006C64F5">
        <w:t xml:space="preserve"> </w:t>
      </w:r>
      <w:r w:rsidR="009461C2" w:rsidRPr="009461C2">
        <w:t>The pattern is adaptive, whereby f</w:t>
      </w:r>
      <w:r w:rsidR="000A72C0">
        <w:t xml:space="preserve">requencies </w:t>
      </w:r>
      <w:r w:rsidR="009461C2" w:rsidRPr="009461C2">
        <w:t>used by interfering devices</w:t>
      </w:r>
      <w:r w:rsidRPr="009461C2">
        <w:t xml:space="preserve"> </w:t>
      </w:r>
      <w:r w:rsidR="009461C2" w:rsidRPr="009461C2">
        <w:t xml:space="preserve">may be </w:t>
      </w:r>
      <w:r w:rsidRPr="009461C2">
        <w:t>exclude</w:t>
      </w:r>
      <w:r w:rsidR="009461C2" w:rsidRPr="009461C2">
        <w:t>d</w:t>
      </w:r>
      <w:r w:rsidR="00D8692E">
        <w:t xml:space="preserve">, this is known as advanced frequency hopping </w:t>
      </w:r>
      <w:r w:rsidR="00D8692E">
        <w:fldChar w:fldCharType="begin"/>
      </w:r>
      <w:r w:rsidR="00D8692E">
        <w:instrText xml:space="preserve"> ADDIN ZOTERO_ITEM CSL_CITATION {"citationID":"PO8UT9m2","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D8692E">
        <w:fldChar w:fldCharType="separate"/>
      </w:r>
      <w:r w:rsidR="00D8692E">
        <w:rPr>
          <w:noProof/>
        </w:rPr>
        <w:t>[Nagai et al. 2012]</w:t>
      </w:r>
      <w:r w:rsidR="00D8692E">
        <w:fldChar w:fldCharType="end"/>
      </w:r>
      <w:r w:rsidR="00D8692E">
        <w:t>.</w:t>
      </w:r>
      <w:r w:rsidR="00DA7D63" w:rsidRPr="0018211F">
        <w:rPr>
          <w:color w:val="FF0000"/>
        </w:rPr>
        <w:t xml:space="preserve"> </w:t>
      </w:r>
    </w:p>
    <w:p w14:paraId="02724357" w14:textId="77777777" w:rsidR="00657AB7" w:rsidRDefault="009B0E17" w:rsidP="00DC79D1">
      <w:r>
        <w:t xml:space="preserve">The IEEE Std 802.11 states that the </w:t>
      </w:r>
      <w:r w:rsidR="004E423F">
        <w:t>Wireless L</w:t>
      </w:r>
      <w:r w:rsidR="00A53DF8">
        <w:t>oc</w:t>
      </w:r>
      <w:r w:rsidR="00E26C5F">
        <w:t>a</w:t>
      </w:r>
      <w:r w:rsidR="004E423F">
        <w:t>l Area N</w:t>
      </w:r>
      <w:r w:rsidR="00A53DF8">
        <w:t>etwork (</w:t>
      </w:r>
      <w:r>
        <w:t>WLAN</w:t>
      </w:r>
      <w:r w:rsidR="00A53DF8">
        <w:t>)</w:t>
      </w:r>
      <w:r>
        <w:t xml:space="preserve"> operational frequency should </w:t>
      </w:r>
      <w:r w:rsidR="00D3311C">
        <w:t xml:space="preserve">also </w:t>
      </w:r>
      <w:r>
        <w:t xml:space="preserve">be 2.4 GHz </w:t>
      </w:r>
      <w:r>
        <w:fldChar w:fldCharType="begin"/>
      </w:r>
      <w:r w:rsidR="00CA7E9B">
        <w:instrText xml:space="preserve"> ADDIN ZOTERO_ITEM CSL_CITATION {"citationID":"sqBlgG9Y","properties":{"formattedCitation":"[IEEE 802.11 2005: 11]","plainCitation":"[IEEE 802.11 2005: 11]"},"citationItems":[{"id":62,"uris":["http://zotero.org/users/local/tVEw5gbi/items/DMTQSJXN"],"uri":["http://zotero.org/users/local/tVEw5gbi/items/DMTQSJXN"],"itemData":{"id":62,"type":"article-journal","title":"ISO/IEC Standard for Information Technology - Telecommunications and Information Exchange Between Systems - Local and Metropolitan Area Networks - Specific Requirements Part 11","container-title":"11i-2003 Edition ISO/IEC 8802-11 IEEE Std 802.11 Second edition 2005-08-01 ISO/IEC 8802 11:2005(E) IEEE Std 802","page":"1-721","source":"IEEE Xplore","DOI":"10.1109/IEEESTD.2005.339589","shortTitle":"ISO/IEC Standard for Information Technology - Telecommunications and Information Exchange Between Systems - Local and Metropolitan Area Networks - Specific Requirements Part 11","author":[{"family":"IEEE 802.11","given":""}],"issued":{"date-parts":[["2005",1,8]]}},"locator":"11"}],"schema":"https://github.com/citation-style-language/schema/raw/master/csl-citation.json"} </w:instrText>
      </w:r>
      <w:r>
        <w:fldChar w:fldCharType="separate"/>
      </w:r>
      <w:r w:rsidR="00CA3BF1">
        <w:rPr>
          <w:noProof/>
        </w:rPr>
        <w:t>[IEEE 802.11 2005]</w:t>
      </w:r>
      <w:r>
        <w:fldChar w:fldCharType="end"/>
      </w:r>
      <w:r>
        <w:t xml:space="preserve">. </w:t>
      </w:r>
      <w:r w:rsidR="008C629C" w:rsidRPr="008C629C">
        <w:t>As both the</w:t>
      </w:r>
      <w:r w:rsidR="0082652B" w:rsidRPr="008C629C">
        <w:t xml:space="preserve"> </w:t>
      </w:r>
      <w:r w:rsidR="00A53DF8">
        <w:t>W</w:t>
      </w:r>
      <w:r w:rsidR="0082652B" w:rsidRPr="008C629C">
        <w:t>LAN</w:t>
      </w:r>
      <w:r w:rsidR="00EB51D7" w:rsidRPr="008C629C">
        <w:t xml:space="preserve"> and </w:t>
      </w:r>
      <w:r w:rsidR="00A53DF8">
        <w:t>Bluetooth standards</w:t>
      </w:r>
      <w:r w:rsidR="008C629C" w:rsidRPr="008C629C">
        <w:t xml:space="preserve"> operate</w:t>
      </w:r>
      <w:r w:rsidR="00EB51D7" w:rsidRPr="008C629C">
        <w:t xml:space="preserve"> in the same frequency band, there </w:t>
      </w:r>
      <w:r w:rsidR="008C629C" w:rsidRPr="008C629C">
        <w:t>may be</w:t>
      </w:r>
      <w:r w:rsidR="00EB51D7" w:rsidRPr="008C629C">
        <w:t xml:space="preserve"> interference between the two systems</w:t>
      </w:r>
      <w:r w:rsidR="00FB22BB">
        <w:t xml:space="preserve"> </w:t>
      </w:r>
      <w:r w:rsidR="00FB22BB" w:rsidRPr="00EF4932">
        <w:fldChar w:fldCharType="begin"/>
      </w:r>
      <w:r w:rsidR="00FB22BB">
        <w:instrText xml:space="preserve"> ADDIN ZOTERO_ITEM CSL_CITATION {"citationID":"OD60BaoV","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FB22BB" w:rsidRPr="00EF4932">
        <w:fldChar w:fldCharType="separate"/>
      </w:r>
      <w:r w:rsidR="00FB22BB">
        <w:t>[IEEE 802.15.2 2003]</w:t>
      </w:r>
      <w:r w:rsidR="00FB22BB" w:rsidRPr="00EF4932">
        <w:fldChar w:fldCharType="end"/>
      </w:r>
      <w:r w:rsidR="00FB22BB">
        <w:t xml:space="preserve">. </w:t>
      </w:r>
      <w:r w:rsidR="002E2031">
        <w:t>There may</w:t>
      </w:r>
      <w:r w:rsidR="004E423F">
        <w:t xml:space="preserve"> also</w:t>
      </w:r>
      <w:r w:rsidR="002E2031">
        <w:t xml:space="preserve"> be interference from other wireless systems, such as cordless telephones and microwaves,</w:t>
      </w:r>
      <w:r w:rsidR="00EB51D7" w:rsidRPr="008C629C">
        <w:t xml:space="preserve"> </w:t>
      </w:r>
      <w:r w:rsidR="005A6254">
        <w:t>which</w:t>
      </w:r>
      <w:r w:rsidR="00EB51D7" w:rsidRPr="008C629C">
        <w:t xml:space="preserve"> </w:t>
      </w:r>
      <w:r w:rsidR="00CF2E47">
        <w:t>could</w:t>
      </w:r>
      <w:r w:rsidR="00EB51D7" w:rsidRPr="008C629C">
        <w:t xml:space="preserve"> result in severe performance degradation</w:t>
      </w:r>
      <w:r w:rsidR="00221F8A">
        <w:t xml:space="preserve"> </w:t>
      </w:r>
      <w:r w:rsidR="00221F8A">
        <w:fldChar w:fldCharType="begin"/>
      </w:r>
      <w:r w:rsidR="00221F8A">
        <w:instrText xml:space="preserve"> ADDIN ZOTERO_ITEM CSL_CITATION {"citationID":"UbUn2SJl","properties":{"formattedCitation":"[Gehrmann et al. 2004]","plainCitation":"[Gehrmann et al. 2004]"},"citationItems":[{"id":66,"uris":["http://zotero.org/users/local/tVEw5gbi/items/ZRIAP76R"],"uri":["http://zotero.org/users/local/tVEw5gbi/items/ZRIAP76R"],"itemData":{"id":66,"type":"book","title":"Bluetooth Security","publisher":"Artech House","number-of-pages":"234","source":"Google Books","abstract":"This first-of-its-kind book, from expert authors actively contributing to the evolution of Bluetooth specifications, provides an overview and detailed descriptions of all the security functions and features of this standard's latest core release. After categorizing all the security issues involved in ad hoc networking, this hands-on volume shows you how to design a highly secure Bluetooth system and implement security enhancements. The book also helps you fully understand the main security risks involved with introducing Bluetooth-based communications in your organization","ISBN":"978-1-58053-885-5","language":"en","author":[{"family":"Gehrmann","given":"Christian"},{"family":"Persson","given":"Joakim"},{"family":"Smeets","given":"Ben"}],"issued":{"date-parts":[["2004"]]}}}],"schema":"https://github.com/citation-style-language/schema/raw/master/csl-citation.json"} </w:instrText>
      </w:r>
      <w:r w:rsidR="00221F8A">
        <w:fldChar w:fldCharType="separate"/>
      </w:r>
      <w:r w:rsidR="00221F8A">
        <w:rPr>
          <w:noProof/>
        </w:rPr>
        <w:t>[Gehrmann et al. 2004]</w:t>
      </w:r>
      <w:r w:rsidR="00221F8A">
        <w:fldChar w:fldCharType="end"/>
      </w:r>
      <w:r w:rsidR="00EB51D7" w:rsidRPr="00EF4932">
        <w:t>.</w:t>
      </w:r>
      <w:r w:rsidR="00DC1E89">
        <w:t xml:space="preserve"> </w:t>
      </w:r>
    </w:p>
    <w:p w14:paraId="1321D18B" w14:textId="75355D06" w:rsidR="00D502A7" w:rsidRDefault="00F16C3C" w:rsidP="005C70C6">
      <w:pPr>
        <w:rPr>
          <w:lang w:val="en-US"/>
        </w:rPr>
      </w:pPr>
      <w:r>
        <w:rPr>
          <w:lang w:val="en-US"/>
        </w:rPr>
        <w:t xml:space="preserve">Many audio codecs have been developed to improve the </w:t>
      </w:r>
      <w:r w:rsidR="00700641">
        <w:rPr>
          <w:lang w:val="en-US"/>
        </w:rPr>
        <w:t xml:space="preserve">audio </w:t>
      </w:r>
      <w:r>
        <w:rPr>
          <w:lang w:val="en-US"/>
        </w:rPr>
        <w:t xml:space="preserve">quality transmitted over Bluetooth piconets, </w:t>
      </w:r>
      <w:r w:rsidR="00963280">
        <w:rPr>
          <w:lang w:val="en-US"/>
        </w:rPr>
        <w:t xml:space="preserve">including </w:t>
      </w:r>
      <w:r>
        <w:rPr>
          <w:lang w:val="en-US"/>
        </w:rPr>
        <w:t>aptX</w:t>
      </w:r>
      <w:r w:rsidR="0065117A">
        <w:rPr>
          <w:lang w:val="en-US"/>
        </w:rPr>
        <w:t>/aptX HD</w:t>
      </w:r>
      <w:r>
        <w:rPr>
          <w:lang w:val="en-US"/>
        </w:rPr>
        <w:t xml:space="preserve">, </w:t>
      </w:r>
      <w:r w:rsidR="0065117A">
        <w:rPr>
          <w:lang w:val="en-US"/>
        </w:rPr>
        <w:t>Low Complexity Sub Band Coding (</w:t>
      </w:r>
      <w:r>
        <w:rPr>
          <w:lang w:val="en-US"/>
        </w:rPr>
        <w:t>SBC</w:t>
      </w:r>
      <w:r w:rsidR="0065117A">
        <w:rPr>
          <w:lang w:val="en-US"/>
        </w:rPr>
        <w:t>)</w:t>
      </w:r>
      <w:r>
        <w:rPr>
          <w:lang w:val="en-US"/>
        </w:rPr>
        <w:t xml:space="preserve"> and </w:t>
      </w:r>
      <w:r w:rsidR="00700641">
        <w:rPr>
          <w:lang w:val="en-US"/>
        </w:rPr>
        <w:t>LDAC</w:t>
      </w:r>
      <w:r w:rsidR="0084268B">
        <w:rPr>
          <w:lang w:val="en-US"/>
        </w:rPr>
        <w:t>. aptX HD claims</w:t>
      </w:r>
      <w:r w:rsidR="00F05879">
        <w:rPr>
          <w:lang w:val="en-US"/>
        </w:rPr>
        <w:t xml:space="preserve"> ‘</w:t>
      </w:r>
      <w:r w:rsidR="001833F2">
        <w:rPr>
          <w:lang w:val="en-US"/>
        </w:rPr>
        <w:t>better than CD’</w:t>
      </w:r>
      <w:r w:rsidR="00F05879">
        <w:rPr>
          <w:lang w:val="en-US"/>
        </w:rPr>
        <w:t xml:space="preserve"> audio</w:t>
      </w:r>
      <w:r w:rsidR="0084268B">
        <w:rPr>
          <w:lang w:val="en-US"/>
        </w:rPr>
        <w:t xml:space="preserve"> quality, whilst</w:t>
      </w:r>
      <w:r w:rsidR="001833F2">
        <w:rPr>
          <w:lang w:val="en-US"/>
        </w:rPr>
        <w:t xml:space="preserve"> LDAC </w:t>
      </w:r>
      <w:r w:rsidR="0084268B">
        <w:rPr>
          <w:lang w:val="en-US"/>
        </w:rPr>
        <w:t>transfers</w:t>
      </w:r>
      <w:r w:rsidR="006B4E3F">
        <w:rPr>
          <w:lang w:val="en-US"/>
        </w:rPr>
        <w:t xml:space="preserve"> 3x more data than SBC</w:t>
      </w:r>
      <w:r w:rsidR="0084268B">
        <w:rPr>
          <w:lang w:val="en-US"/>
        </w:rPr>
        <w:t xml:space="preserve"> (990kbps vs 328kbps)</w:t>
      </w:r>
      <w:r w:rsidR="006B4E3F">
        <w:rPr>
          <w:lang w:val="en-US"/>
        </w:rPr>
        <w:t xml:space="preserve"> plus the ability to </w:t>
      </w:r>
      <w:r w:rsidR="000F414A">
        <w:rPr>
          <w:lang w:val="en-US"/>
        </w:rPr>
        <w:t>‘</w:t>
      </w:r>
      <w:r w:rsidR="006B4E3F">
        <w:rPr>
          <w:lang w:val="en-US"/>
        </w:rPr>
        <w:t xml:space="preserve">maintain maximum bit depth and frequency </w:t>
      </w:r>
      <w:r w:rsidR="000F414A">
        <w:rPr>
          <w:lang w:val="en-US"/>
        </w:rPr>
        <w:t xml:space="preserve">of 96kHz/24bit audio’ </w:t>
      </w:r>
      <w:r w:rsidR="0084268B">
        <w:rPr>
          <w:lang w:val="en-US"/>
        </w:rPr>
        <w:fldChar w:fldCharType="begin"/>
      </w:r>
      <w:r w:rsidR="00E71C23">
        <w:rPr>
          <w:lang w:val="en-US"/>
        </w:rPr>
        <w:instrText xml:space="preserve"> ADDIN ZOTERO_ITEM CSL_CITATION {"citationID":"RRHFzX7r","properties":{"formattedCitation":"[McClintock 2016; Sony Corporation 2016]","plainCitation":"[McClintock 2016; Sony Corporation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id":124,"uris":["http://zotero.org/users/local/tVEw5gbi/items/T2ZUD6XD"],"uri":["http://zotero.org/users/local/tVEw5gbi/items/T2ZUD6XD"],"itemData":{"id":124,"type":"webpage","title":"LDAC","container-title":"LDAC","URL":"http://www.sony.net/Products/LDAC/","author":[{"family":"Sony Corporation","given":""}],"issued":{"date-parts":[["2016"]]},"accessed":{"date-parts":[["2016",11,4]]}}}],"schema":"https://github.com/citation-style-language/schema/raw/master/csl-citation.json"} </w:instrText>
      </w:r>
      <w:r w:rsidR="0084268B">
        <w:rPr>
          <w:lang w:val="en-US"/>
        </w:rPr>
        <w:fldChar w:fldCharType="separate"/>
      </w:r>
      <w:r w:rsidR="0084268B">
        <w:rPr>
          <w:noProof/>
          <w:lang w:val="en-US"/>
        </w:rPr>
        <w:t>[McClintock 2016; Sony Corporation 2016]</w:t>
      </w:r>
      <w:r w:rsidR="0084268B">
        <w:rPr>
          <w:lang w:val="en-US"/>
        </w:rPr>
        <w:fldChar w:fldCharType="end"/>
      </w:r>
      <w:r w:rsidR="000F414A">
        <w:rPr>
          <w:lang w:val="en-US"/>
        </w:rPr>
        <w:t>.</w:t>
      </w:r>
      <w:r w:rsidR="005C70C6">
        <w:rPr>
          <w:lang w:val="en-US"/>
        </w:rPr>
        <w:t xml:space="preserve"> </w:t>
      </w:r>
      <w:r w:rsidR="00D502A7">
        <w:rPr>
          <w:lang w:val="en-US"/>
        </w:rPr>
        <w:t xml:space="preserve">Bluetooth 5 is also due to launch in early 2017, with quadrupled range, doubled speed and a 800% data broadcasting capacity </w:t>
      </w:r>
      <w:r w:rsidR="00DC3DCA">
        <w:rPr>
          <w:lang w:val="en-US"/>
        </w:rPr>
        <w:fldChar w:fldCharType="begin"/>
      </w:r>
      <w:r w:rsidR="00E71C23">
        <w:rPr>
          <w:lang w:val="en-US"/>
        </w:rPr>
        <w:instrText xml:space="preserve"> ADDIN ZOTERO_ITEM CSL_CITATION {"citationID":"9hkO9N17","properties":{"formattedCitation":"[Washington 2016]","plainCitation":"[Washington 2016]"},"citationItems":[{"id":125,"uris":["http://zotero.org/users/local/tVEw5gbi/items/BG48WQVB"],"uri":["http://zotero.org/users/local/tVEw5gbi/items/BG48WQVB"],"itemData":{"id":125,"type":"webpage","title":"Bluetooth® 5 quadruples range, doubles speed, increases data broadcasting capacity by 800%","container-title":"Bluetooth® 5 quadruples range, doubles speed, increases data broadcasting capacity by 800%","URL":"https://www.bluetooth.com/news/pressreleases/2016/06/16/-bluetooth5-quadruples-rangedoubles-speedincreases-data-broadcasting-capacity-by-800","author":[{"family":"Washington","given":"Kirckland"}],"issued":{"date-parts":[["2016",6,16]]},"accessed":{"date-parts":[["2016",11,4]]}}}],"schema":"https://github.com/citation-style-language/schema/raw/master/csl-citation.json"} </w:instrText>
      </w:r>
      <w:r w:rsidR="00DC3DCA">
        <w:rPr>
          <w:lang w:val="en-US"/>
        </w:rPr>
        <w:fldChar w:fldCharType="separate"/>
      </w:r>
      <w:r w:rsidR="00E71C23">
        <w:rPr>
          <w:noProof/>
          <w:lang w:val="en-US"/>
        </w:rPr>
        <w:t>[Washington 2016]</w:t>
      </w:r>
      <w:r w:rsidR="00DC3DCA">
        <w:rPr>
          <w:lang w:val="en-US"/>
        </w:rPr>
        <w:fldChar w:fldCharType="end"/>
      </w:r>
      <w:r w:rsidR="00D502A7">
        <w:rPr>
          <w:lang w:val="en-US"/>
        </w:rPr>
        <w:t>.</w:t>
      </w:r>
    </w:p>
    <w:p w14:paraId="3056FF6B" w14:textId="1DB02228" w:rsidR="00120782" w:rsidRPr="00700641" w:rsidRDefault="00D502A7" w:rsidP="00E71C23">
      <w:pPr>
        <w:rPr>
          <w:lang w:val="en-US"/>
        </w:rPr>
      </w:pPr>
      <w:r>
        <w:rPr>
          <w:lang w:val="en-US"/>
        </w:rPr>
        <w:lastRenderedPageBreak/>
        <w:t>With</w:t>
      </w:r>
      <w:r w:rsidR="00E71C23" w:rsidRPr="00E71C23">
        <w:rPr>
          <w:lang w:val="en-US"/>
        </w:rPr>
        <w:t xml:space="preserve"> </w:t>
      </w:r>
      <w:r w:rsidR="00E71C23">
        <w:rPr>
          <w:lang w:val="en-US"/>
        </w:rPr>
        <w:t>the immanent launch of Bluetooth 5 and the</w:t>
      </w:r>
      <w:r>
        <w:rPr>
          <w:lang w:val="en-US"/>
        </w:rPr>
        <w:t xml:space="preserve"> </w:t>
      </w:r>
      <w:r w:rsidR="00E71C23">
        <w:rPr>
          <w:lang w:val="en-US"/>
        </w:rPr>
        <w:t>increasing quality of</w:t>
      </w:r>
      <w:r>
        <w:rPr>
          <w:lang w:val="en-US"/>
        </w:rPr>
        <w:t xml:space="preserve"> </w:t>
      </w:r>
      <w:r w:rsidR="00E71C23">
        <w:rPr>
          <w:lang w:val="en-US"/>
        </w:rPr>
        <w:t>audio codecs</w:t>
      </w:r>
      <w:r>
        <w:rPr>
          <w:lang w:val="en-US"/>
        </w:rPr>
        <w:t xml:space="preserve"> will Bluetooth </w:t>
      </w:r>
      <w:r w:rsidR="00E71C23">
        <w:rPr>
          <w:lang w:val="en-US"/>
        </w:rPr>
        <w:t xml:space="preserve">ever </w:t>
      </w:r>
      <w:r>
        <w:rPr>
          <w:lang w:val="en-US"/>
        </w:rPr>
        <w:t>be able to replace the wire?</w:t>
      </w:r>
    </w:p>
    <w:p w14:paraId="5A3749B1" w14:textId="77777777" w:rsidR="00120782" w:rsidRDefault="00120782" w:rsidP="00120782">
      <w:pPr>
        <w:widowControl w:val="0"/>
        <w:autoSpaceDE w:val="0"/>
        <w:autoSpaceDN w:val="0"/>
        <w:adjustRightInd w:val="0"/>
        <w:ind w:firstLine="0"/>
        <w:jc w:val="left"/>
        <w:rPr>
          <w:rFonts w:cs="Times New Roman"/>
          <w:color w:val="auto"/>
          <w:szCs w:val="20"/>
          <w:lang w:val="en-US"/>
        </w:rPr>
      </w:pPr>
    </w:p>
    <w:p w14:paraId="0959AE3C" w14:textId="4A0204D8" w:rsidR="004478CF" w:rsidRDefault="00E71C23" w:rsidP="00E71C23">
      <w:pPr>
        <w:pStyle w:val="Heading1first"/>
      </w:pPr>
      <w:r>
        <w:t>Network Interference</w:t>
      </w:r>
    </w:p>
    <w:p w14:paraId="2AA245F9" w14:textId="598D3908" w:rsidR="00817C54" w:rsidRPr="00817C54" w:rsidRDefault="003D1FB1" w:rsidP="00AD24D7">
      <w:pPr>
        <w:pStyle w:val="Normalfirst"/>
      </w:pPr>
      <w:r>
        <w:t>As both the IEEE 802.11 and IEEE 802.15.1 standards specify an operational frequency of 2.4 GHz, there can often be interference when the two networks coexist in the same physical space.</w:t>
      </w:r>
      <w:r w:rsidR="00706E14">
        <w:t xml:space="preserve"> </w:t>
      </w:r>
      <w:r w:rsidR="00AD24D7">
        <w:t>F</w:t>
      </w:r>
      <w:r w:rsidR="00706E14">
        <w:t>actors</w:t>
      </w:r>
      <w:r w:rsidR="00AD24D7">
        <w:t xml:space="preserve"> that</w:t>
      </w:r>
      <w:r w:rsidR="00706E14">
        <w:t xml:space="preserve"> </w:t>
      </w:r>
      <w:r w:rsidR="00D45FBC">
        <w:t>affect</w:t>
      </w:r>
      <w:r w:rsidR="00706E14">
        <w:t xml:space="preserve"> the interference </w:t>
      </w:r>
      <w:r w:rsidR="00AD24D7">
        <w:t>level</w:t>
      </w:r>
      <w:r w:rsidR="00706E14">
        <w:t xml:space="preserve"> </w:t>
      </w:r>
      <w:r w:rsidR="00AD24D7">
        <w:t>include;</w:t>
      </w:r>
      <w:r w:rsidR="00706E14">
        <w:t xml:space="preserve"> the separation of the </w:t>
      </w:r>
      <w:r w:rsidR="00AD24D7">
        <w:t>wireless</w:t>
      </w:r>
      <w:r w:rsidR="00706E14">
        <w:t xml:space="preserve"> devices, the data </w:t>
      </w:r>
      <w:r w:rsidR="00DA103A">
        <w:t>traffic</w:t>
      </w:r>
      <w:r w:rsidR="00AD24D7">
        <w:t xml:space="preserve"> levels</w:t>
      </w:r>
      <w:r w:rsidR="00DA103A">
        <w:t xml:space="preserve"> flowing over each ne</w:t>
      </w:r>
      <w:r w:rsidR="00AD24D7">
        <w:t>twork</w:t>
      </w:r>
      <w:r w:rsidR="00DA103A">
        <w:t xml:space="preserve">, the power </w:t>
      </w:r>
      <w:r w:rsidR="00AD24D7">
        <w:t>level of each</w:t>
      </w:r>
      <w:r w:rsidR="00DA103A">
        <w:t xml:space="preserve"> </w:t>
      </w:r>
      <w:r w:rsidR="00AD24D7">
        <w:t>device</w:t>
      </w:r>
      <w:r w:rsidR="00DA103A">
        <w:t xml:space="preserve">, and the </w:t>
      </w:r>
      <w:r w:rsidR="00AD24D7">
        <w:t xml:space="preserve">WLAN’s </w:t>
      </w:r>
      <w:r w:rsidR="00DA103A">
        <w:t>data.</w:t>
      </w:r>
      <w:r w:rsidR="00AD24D7">
        <w:t xml:space="preserve"> Different </w:t>
      </w:r>
      <w:r w:rsidR="00DA103A">
        <w:t xml:space="preserve">information </w:t>
      </w:r>
      <w:r w:rsidR="00AD24D7">
        <w:t xml:space="preserve">types </w:t>
      </w:r>
      <w:r w:rsidR="00DA103A">
        <w:t xml:space="preserve">have </w:t>
      </w:r>
      <w:r w:rsidR="00AD24D7">
        <w:t>varying</w:t>
      </w:r>
      <w:r w:rsidR="00DA103A">
        <w:t xml:space="preserve"> levels of sensitivity to interference</w:t>
      </w:r>
      <w:r w:rsidR="00AD24D7">
        <w:t xml:space="preserve"> </w:t>
      </w:r>
      <w:r w:rsidR="00AD24D7">
        <w:fldChar w:fldCharType="begin"/>
      </w:r>
      <w:r w:rsidR="00AD24D7">
        <w:instrText xml:space="preserve"> ADDIN ZOTERO_ITEM CSL_CITATION {"citationID":"8xQH3jD6","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AD24D7">
        <w:fldChar w:fldCharType="separate"/>
      </w:r>
      <w:r w:rsidR="00AD24D7">
        <w:rPr>
          <w:noProof/>
        </w:rPr>
        <w:t>[IEEE 802.15.2 2003]</w:t>
      </w:r>
      <w:r w:rsidR="00AD24D7">
        <w:fldChar w:fldCharType="end"/>
      </w:r>
      <w:r w:rsidR="00DA103A">
        <w:t>.</w:t>
      </w:r>
    </w:p>
    <w:p w14:paraId="3191F6D5" w14:textId="7E05412D" w:rsidR="00E71C23" w:rsidRDefault="00817C54" w:rsidP="00817C54">
      <w:pPr>
        <w:pStyle w:val="Heading2"/>
        <w:rPr>
          <w:lang w:val="en-US"/>
        </w:rPr>
      </w:pPr>
      <w:r>
        <w:rPr>
          <w:lang w:val="en-US"/>
        </w:rPr>
        <w:t>Coexisting Networks</w:t>
      </w:r>
    </w:p>
    <w:p w14:paraId="41A21D21" w14:textId="72C60C55" w:rsidR="003E3FC2" w:rsidRDefault="00EE244B" w:rsidP="00554EEA">
      <w:pPr>
        <w:pStyle w:val="Normalfirst"/>
        <w:rPr>
          <w:lang w:val="en-US"/>
        </w:rPr>
      </w:pPr>
      <w:r>
        <w:rPr>
          <w:lang w:val="en-US"/>
        </w:rPr>
        <w:t>Bluetooth uses a FHSS scheme, while IEEE 802.11 either uses FHSS</w:t>
      </w:r>
      <w:r w:rsidR="00833EE4">
        <w:rPr>
          <w:lang w:val="en-US"/>
        </w:rPr>
        <w:t xml:space="preserve"> </w:t>
      </w:r>
      <w:r w:rsidR="003E3FC2">
        <w:rPr>
          <w:lang w:val="en-US"/>
        </w:rPr>
        <w:t>or</w:t>
      </w:r>
      <w:r>
        <w:rPr>
          <w:lang w:val="en-US"/>
        </w:rPr>
        <w:t xml:space="preserve"> a</w:t>
      </w:r>
      <w:r w:rsidR="003E3FC2">
        <w:rPr>
          <w:lang w:val="en-US"/>
        </w:rPr>
        <w:t xml:space="preserve"> direct </w:t>
      </w:r>
      <w:r w:rsidR="00833EE4">
        <w:rPr>
          <w:lang w:val="en-US"/>
        </w:rPr>
        <w:t>sequence</w:t>
      </w:r>
      <w:r w:rsidR="003E3FC2">
        <w:rPr>
          <w:lang w:val="en-US"/>
        </w:rPr>
        <w:t xml:space="preserve"> spread spectrum </w:t>
      </w:r>
      <w:r w:rsidR="00833EE4">
        <w:rPr>
          <w:lang w:val="en-US"/>
        </w:rPr>
        <w:t xml:space="preserve">(DSSS) </w:t>
      </w:r>
      <w:r>
        <w:rPr>
          <w:lang w:val="en-US"/>
        </w:rPr>
        <w:t xml:space="preserve">system </w:t>
      </w:r>
      <w:r>
        <w:rPr>
          <w:lang w:val="en-US"/>
        </w:rPr>
        <w:fldChar w:fldCharType="begin"/>
      </w:r>
      <w:r>
        <w:rPr>
          <w:lang w:val="en-US"/>
        </w:rPr>
        <w:instrText xml:space="preserve"> ADDIN ZOTERO_ITEM CSL_CITATION {"citationID":"aKqJHtJL","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Pr>
          <w:lang w:val="en-US"/>
        </w:rPr>
        <w:fldChar w:fldCharType="separate"/>
      </w:r>
      <w:r>
        <w:rPr>
          <w:noProof/>
          <w:lang w:val="en-US"/>
        </w:rPr>
        <w:t>[Chiasserini and Rao 2003]</w:t>
      </w:r>
      <w:r>
        <w:rPr>
          <w:lang w:val="en-US"/>
        </w:rPr>
        <w:fldChar w:fldCharType="end"/>
      </w:r>
      <w:r w:rsidR="00833EE4">
        <w:rPr>
          <w:lang w:val="en-US"/>
        </w:rPr>
        <w:t>.</w:t>
      </w:r>
      <w:r w:rsidR="0049299E">
        <w:rPr>
          <w:lang w:val="en-US"/>
        </w:rPr>
        <w:t xml:space="preserve"> </w:t>
      </w:r>
      <w:r w:rsidR="00554EEA">
        <w:rPr>
          <w:lang w:val="en-US"/>
        </w:rPr>
        <w:t xml:space="preserve">If a Bluetooth system is in the presence of a WLAN system using FHSS then it is susceptible to interference on the channel in use and the two adjacent channels. However, due to the short packet size used in Bluetooth, the packet error rate (PER) for Bluetooth in the presence of IEEE 802.11 is almost insignificant </w:t>
      </w:r>
      <w:r w:rsidR="00554EEA">
        <w:rPr>
          <w:lang w:val="en-US"/>
        </w:rPr>
        <w:fldChar w:fldCharType="begin"/>
      </w:r>
      <w:r w:rsidR="00554EEA">
        <w:rPr>
          <w:lang w:val="en-US"/>
        </w:rPr>
        <w:instrText xml:space="preserve"> ADDIN ZOTERO_ITEM CSL_CITATION {"citationID":"IaJBVQ1b","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54EEA">
        <w:rPr>
          <w:lang w:val="en-US"/>
        </w:rPr>
        <w:fldChar w:fldCharType="separate"/>
      </w:r>
      <w:r w:rsidR="00554EEA">
        <w:rPr>
          <w:noProof/>
          <w:lang w:val="en-US"/>
        </w:rPr>
        <w:t>[IEEE 802.15.2 2003]</w:t>
      </w:r>
      <w:r w:rsidR="00554EEA">
        <w:rPr>
          <w:lang w:val="en-US"/>
        </w:rPr>
        <w:fldChar w:fldCharType="end"/>
      </w:r>
      <w:r w:rsidR="00554EEA">
        <w:rPr>
          <w:lang w:val="en-US"/>
        </w:rPr>
        <w:t>.</w:t>
      </w:r>
    </w:p>
    <w:p w14:paraId="73F2E32E" w14:textId="38035591" w:rsidR="00341878" w:rsidRPr="00761933" w:rsidRDefault="00761933" w:rsidP="007277FB">
      <w:pPr>
        <w:rPr>
          <w:lang w:val="en-US"/>
        </w:rPr>
      </w:pPr>
      <w:r>
        <w:rPr>
          <w:lang w:val="en-US"/>
        </w:rPr>
        <w:t xml:space="preserve">Bluetooth uses ADP to remove channels that are being used by interfering devices. </w:t>
      </w:r>
      <w:r w:rsidR="001B20F3">
        <w:rPr>
          <w:lang w:val="en-US"/>
        </w:rPr>
        <w:t xml:space="preserve">WLAN </w:t>
      </w:r>
      <w:r w:rsidR="00735284">
        <w:rPr>
          <w:lang w:val="en-US"/>
        </w:rPr>
        <w:t xml:space="preserve">can </w:t>
      </w:r>
      <w:r w:rsidR="001B20F3">
        <w:rPr>
          <w:lang w:val="en-US"/>
        </w:rPr>
        <w:t xml:space="preserve">also detect interference and </w:t>
      </w:r>
      <w:r w:rsidR="00735284">
        <w:rPr>
          <w:lang w:val="en-US"/>
        </w:rPr>
        <w:t xml:space="preserve">defer transmission on channels </w:t>
      </w:r>
      <w:r w:rsidR="001B20F3">
        <w:rPr>
          <w:lang w:val="en-US"/>
        </w:rPr>
        <w:t xml:space="preserve">when </w:t>
      </w:r>
      <w:r w:rsidR="00735284">
        <w:rPr>
          <w:lang w:val="en-US"/>
        </w:rPr>
        <w:t>they</w:t>
      </w:r>
      <w:r w:rsidR="001B20F3">
        <w:rPr>
          <w:lang w:val="en-US"/>
        </w:rPr>
        <w:t xml:space="preserve"> are</w:t>
      </w:r>
      <w:r w:rsidR="00735284">
        <w:rPr>
          <w:lang w:val="en-US"/>
        </w:rPr>
        <w:t xml:space="preserve"> used</w:t>
      </w:r>
      <w:r w:rsidR="001B20F3">
        <w:rPr>
          <w:lang w:val="en-US"/>
        </w:rPr>
        <w:t xml:space="preserve"> by </w:t>
      </w:r>
      <w:r w:rsidR="00735284">
        <w:rPr>
          <w:lang w:val="en-US"/>
        </w:rPr>
        <w:t>interfering</w:t>
      </w:r>
      <w:r w:rsidR="001B20F3">
        <w:rPr>
          <w:lang w:val="en-US"/>
        </w:rPr>
        <w:t xml:space="preserve"> devices</w:t>
      </w:r>
      <w:r w:rsidR="009277C0">
        <w:rPr>
          <w:lang w:val="en-US"/>
        </w:rPr>
        <w:t xml:space="preserve"> </w:t>
      </w:r>
      <w:r w:rsidR="009277C0">
        <w:rPr>
          <w:lang w:val="en-US"/>
        </w:rPr>
        <w:fldChar w:fldCharType="begin"/>
      </w:r>
      <w:r w:rsidR="009277C0">
        <w:rPr>
          <w:lang w:val="en-US"/>
        </w:rPr>
        <w:instrText xml:space="preserve"> ADDIN ZOTERO_ITEM CSL_CITATION {"citationID":"LgqnXFVJ","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9277C0">
        <w:rPr>
          <w:lang w:val="en-US"/>
        </w:rPr>
        <w:fldChar w:fldCharType="separate"/>
      </w:r>
      <w:r w:rsidR="009277C0">
        <w:rPr>
          <w:noProof/>
          <w:lang w:val="en-US"/>
        </w:rPr>
        <w:t>[Nagai et al. 2012]</w:t>
      </w:r>
      <w:r w:rsidR="009277C0">
        <w:rPr>
          <w:lang w:val="en-US"/>
        </w:rPr>
        <w:fldChar w:fldCharType="end"/>
      </w:r>
      <w:r w:rsidR="001B20F3">
        <w:rPr>
          <w:lang w:val="en-US"/>
        </w:rPr>
        <w:t xml:space="preserve">. However, it has been found that these interference avoidance functions do not </w:t>
      </w:r>
      <w:r w:rsidR="009277C0">
        <w:rPr>
          <w:lang w:val="en-US"/>
        </w:rPr>
        <w:t xml:space="preserve">work effectively </w:t>
      </w:r>
      <w:r w:rsidR="009277C0">
        <w:rPr>
          <w:lang w:val="en-US"/>
        </w:rPr>
        <w:fldChar w:fldCharType="begin"/>
      </w:r>
      <w:r w:rsidR="009277C0">
        <w:rPr>
          <w:lang w:val="en-US"/>
        </w:rPr>
        <w:instrText xml:space="preserve"> ADDIN ZOTERO_ITEM CSL_CITATION {"citationID":"XfEts5Jc","properties":{"formattedCitation":"[Golmie et al. 2003; Chiasserini and Rao 2003]","plainCitation":"[Golmie et al. 2003; Chiasserini and Rao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9277C0">
        <w:rPr>
          <w:lang w:val="en-US"/>
        </w:rPr>
        <w:fldChar w:fldCharType="separate"/>
      </w:r>
      <w:r w:rsidR="009277C0">
        <w:rPr>
          <w:noProof/>
          <w:lang w:val="en-US"/>
        </w:rPr>
        <w:t>[Golmie et al. 2003; Chiasserini and Rao 2003]</w:t>
      </w:r>
      <w:r w:rsidR="009277C0">
        <w:rPr>
          <w:lang w:val="en-US"/>
        </w:rPr>
        <w:fldChar w:fldCharType="end"/>
      </w:r>
      <w:r w:rsidR="001B20F3">
        <w:rPr>
          <w:lang w:val="en-US"/>
        </w:rPr>
        <w:t>.</w:t>
      </w:r>
    </w:p>
    <w:p w14:paraId="74DD677C" w14:textId="6CD7E5A6" w:rsidR="00E71C23" w:rsidRPr="00E71C23" w:rsidRDefault="00E71C23" w:rsidP="00E71C23">
      <w:pPr>
        <w:pStyle w:val="Heading1"/>
      </w:pPr>
      <w:r>
        <w:t>Audio Quality</w:t>
      </w:r>
    </w:p>
    <w:p w14:paraId="035252AF" w14:textId="77777777" w:rsidR="003664E0" w:rsidRPr="005D2B76" w:rsidRDefault="003664E0" w:rsidP="003664E0">
      <w:pPr>
        <w:pStyle w:val="Heading1unnumbered"/>
      </w:pPr>
      <w:bookmarkStart w:id="6" w:name="_Toc224289343"/>
      <w:bookmarkStart w:id="7" w:name="_Toc224289621"/>
      <w:r w:rsidRPr="005D2B76">
        <w:t>References</w:t>
      </w:r>
      <w:bookmarkEnd w:id="6"/>
      <w:bookmarkEnd w:id="7"/>
    </w:p>
    <w:p w14:paraId="6B2AB1FD" w14:textId="77777777" w:rsidR="00554EEA" w:rsidRPr="00554EEA" w:rsidRDefault="00FF441A" w:rsidP="00554EEA">
      <w:pPr>
        <w:pStyle w:val="Bibliography"/>
        <w:rPr>
          <w:rFonts w:cs="Times New Roman"/>
          <w:color w:val="000000"/>
        </w:rPr>
      </w:pPr>
      <w:r>
        <w:fldChar w:fldCharType="begin"/>
      </w:r>
      <w:r w:rsidR="00C45EFE">
        <w:instrText xml:space="preserve"> ADDIN ZOTERO_BIBL {"custom":[]} CSL_BIBLIOGRAPHY </w:instrText>
      </w:r>
      <w:r>
        <w:fldChar w:fldCharType="separate"/>
      </w:r>
      <w:r w:rsidR="00554EEA" w:rsidRPr="00554EEA">
        <w:rPr>
          <w:rFonts w:cs="Times New Roman"/>
          <w:color w:val="000000"/>
        </w:rPr>
        <w:t xml:space="preserve">Bluetooth SIG, 2001: ‘Specifications of the Bluetooth System’, </w:t>
      </w:r>
      <w:r w:rsidR="00554EEA" w:rsidRPr="00554EEA">
        <w:rPr>
          <w:rFonts w:cs="Times New Roman"/>
          <w:i/>
          <w:iCs/>
          <w:color w:val="000000"/>
        </w:rPr>
        <w:t>Version 1.1</w:t>
      </w:r>
      <w:r w:rsidR="00554EEA" w:rsidRPr="00554EEA">
        <w:rPr>
          <w:rFonts w:cs="Times New Roman"/>
          <w:color w:val="000000"/>
        </w:rPr>
        <w:t>, (February).</w:t>
      </w:r>
    </w:p>
    <w:p w14:paraId="5FFB3011" w14:textId="77777777" w:rsidR="00554EEA" w:rsidRPr="00554EEA" w:rsidRDefault="00554EEA" w:rsidP="00554EEA">
      <w:pPr>
        <w:pStyle w:val="Bibliography"/>
        <w:rPr>
          <w:rFonts w:cs="Times New Roman"/>
          <w:color w:val="000000"/>
        </w:rPr>
      </w:pPr>
      <w:r w:rsidRPr="00554EEA">
        <w:rPr>
          <w:rFonts w:cs="Times New Roman"/>
          <w:color w:val="000000"/>
        </w:rPr>
        <w:t xml:space="preserve">Chiasserini, C.F. and Rao, R.R., 2003: ‘Coexistence mechanisms for interference mitigation in the 2.4-GHz ISM band’, </w:t>
      </w:r>
      <w:r w:rsidRPr="00554EEA">
        <w:rPr>
          <w:rFonts w:cs="Times New Roman"/>
          <w:i/>
          <w:iCs/>
          <w:color w:val="000000"/>
        </w:rPr>
        <w:t>IEEE Transactions on Wireless Communications</w:t>
      </w:r>
      <w:r w:rsidRPr="00554EEA">
        <w:rPr>
          <w:rFonts w:cs="Times New Roman"/>
          <w:color w:val="000000"/>
        </w:rPr>
        <w:t>, 2, 5, (September), pp.964–75.</w:t>
      </w:r>
    </w:p>
    <w:p w14:paraId="426FF170" w14:textId="77777777" w:rsidR="00554EEA" w:rsidRPr="00554EEA" w:rsidRDefault="00554EEA" w:rsidP="00554EEA">
      <w:pPr>
        <w:pStyle w:val="Bibliography"/>
        <w:rPr>
          <w:rFonts w:cs="Times New Roman"/>
          <w:color w:val="000000"/>
        </w:rPr>
      </w:pPr>
      <w:r w:rsidRPr="00554EEA">
        <w:rPr>
          <w:rFonts w:cs="Times New Roman"/>
          <w:color w:val="000000"/>
        </w:rPr>
        <w:t xml:space="preserve">Gehrmann, Christian, Persson, Joakim and Smeets, Ben, 2004: </w:t>
      </w:r>
      <w:r w:rsidRPr="00554EEA">
        <w:rPr>
          <w:rFonts w:cs="Times New Roman"/>
          <w:i/>
          <w:iCs/>
          <w:color w:val="000000"/>
        </w:rPr>
        <w:t>Bluetooth Security</w:t>
      </w:r>
      <w:r w:rsidRPr="00554EEA">
        <w:rPr>
          <w:rFonts w:cs="Times New Roman"/>
          <w:color w:val="000000"/>
        </w:rPr>
        <w:t xml:space="preserve"> Artech House).</w:t>
      </w:r>
    </w:p>
    <w:p w14:paraId="5B8E39CA" w14:textId="77777777" w:rsidR="00554EEA" w:rsidRPr="00554EEA" w:rsidRDefault="00554EEA" w:rsidP="00554EEA">
      <w:pPr>
        <w:pStyle w:val="Bibliography"/>
        <w:rPr>
          <w:rFonts w:cs="Times New Roman"/>
          <w:color w:val="000000"/>
        </w:rPr>
      </w:pPr>
      <w:r w:rsidRPr="00554EEA">
        <w:rPr>
          <w:rFonts w:cs="Times New Roman"/>
          <w:color w:val="000000"/>
        </w:rPr>
        <w:t xml:space="preserve">Golmie, N., Chevrollier, N. and Rebala, O., 2003: ‘Bluetooth and WLAN coexistence: challenges </w:t>
      </w:r>
      <w:r w:rsidRPr="00554EEA">
        <w:rPr>
          <w:rFonts w:cs="Times New Roman"/>
          <w:color w:val="000000"/>
        </w:rPr>
        <w:lastRenderedPageBreak/>
        <w:t xml:space="preserve">and solutions’, </w:t>
      </w:r>
      <w:r w:rsidRPr="00554EEA">
        <w:rPr>
          <w:rFonts w:cs="Times New Roman"/>
          <w:i/>
          <w:iCs/>
          <w:color w:val="000000"/>
        </w:rPr>
        <w:t>IEEE Wireless Communications</w:t>
      </w:r>
      <w:r w:rsidRPr="00554EEA">
        <w:rPr>
          <w:rFonts w:cs="Times New Roman"/>
          <w:color w:val="000000"/>
        </w:rPr>
        <w:t>, 10, 6, (December), pp.22–9.</w:t>
      </w:r>
    </w:p>
    <w:p w14:paraId="7A4BEDFE" w14:textId="77777777" w:rsidR="00554EEA" w:rsidRPr="00554EEA" w:rsidRDefault="00554EEA" w:rsidP="00554EEA">
      <w:pPr>
        <w:pStyle w:val="Bibliography"/>
        <w:rPr>
          <w:rFonts w:cs="Times New Roman"/>
          <w:color w:val="000000"/>
        </w:rPr>
      </w:pPr>
      <w:r w:rsidRPr="00554EEA">
        <w:rPr>
          <w:rFonts w:cs="Times New Roman"/>
          <w:color w:val="000000"/>
        </w:rPr>
        <w:t xml:space="preserve">IEEE 802.11, 2005: ‘ISO/IEC Standard for Information Technology - Telecommunications and Information Exchange Between Systems - Local and Metropolitan Area Networks - Specific Requirements Part 11’, </w:t>
      </w:r>
      <w:r w:rsidRPr="00554EEA">
        <w:rPr>
          <w:rFonts w:cs="Times New Roman"/>
          <w:i/>
          <w:iCs/>
          <w:color w:val="000000"/>
        </w:rPr>
        <w:t>11i-2003 Edition ISO/IEC 8802-11 IEEE Std 802.11 Second edition 2005-08-01 ISO/IEC 8802 11:2005(E) IEEE Std 802</w:t>
      </w:r>
      <w:r w:rsidRPr="00554EEA">
        <w:rPr>
          <w:rFonts w:cs="Times New Roman"/>
          <w:color w:val="000000"/>
        </w:rPr>
        <w:t>, (January), pp.1–721.</w:t>
      </w:r>
    </w:p>
    <w:p w14:paraId="4DF633E4" w14:textId="77777777" w:rsidR="00554EEA" w:rsidRPr="00554EEA" w:rsidRDefault="00554EEA" w:rsidP="00554EEA">
      <w:pPr>
        <w:pStyle w:val="Bibliography"/>
        <w:rPr>
          <w:rFonts w:cs="Times New Roman"/>
          <w:color w:val="000000"/>
        </w:rPr>
      </w:pPr>
      <w:r w:rsidRPr="00554EEA">
        <w:rPr>
          <w:rFonts w:cs="Times New Roman"/>
          <w:color w:val="000000"/>
        </w:rPr>
        <w:t xml:space="preserve">IEEE 802.15.1, 2005: ‘IEEE Standard for Information technology– Local and metropolitan area networks– Specific requirements– Part 15.1a: Wireless Medium Access Control (MAC) and Physical Layer (PHY) specifications for Wireless Personal Area Networks (WPAN)’, </w:t>
      </w:r>
      <w:r w:rsidRPr="00554EEA">
        <w:rPr>
          <w:rFonts w:cs="Times New Roman"/>
          <w:i/>
          <w:iCs/>
          <w:color w:val="000000"/>
        </w:rPr>
        <w:t>IEEE Std 802.15.1-2005 (Revision of IEEE Std 802.15.1-2002)</w:t>
      </w:r>
      <w:r w:rsidRPr="00554EEA">
        <w:rPr>
          <w:rFonts w:cs="Times New Roman"/>
          <w:color w:val="000000"/>
        </w:rPr>
        <w:t>, (June), pp.1–700.</w:t>
      </w:r>
    </w:p>
    <w:p w14:paraId="79318D2A" w14:textId="77777777" w:rsidR="00554EEA" w:rsidRPr="00554EEA" w:rsidRDefault="00554EEA" w:rsidP="00554EEA">
      <w:pPr>
        <w:pStyle w:val="Bibliography"/>
        <w:rPr>
          <w:rFonts w:cs="Times New Roman"/>
          <w:color w:val="000000"/>
        </w:rPr>
      </w:pPr>
      <w:r w:rsidRPr="00554EEA">
        <w:rPr>
          <w:rFonts w:cs="Times New Roman"/>
          <w:color w:val="000000"/>
        </w:rPr>
        <w:t xml:space="preserve">IEEE 802.15.2, 2003: ‘IEEE Recommended Practice for Information technology– Local and metropolitan area networks– Specific requirements– Part 15.2: Coexistence of Wireless Personal Area Networks with Other Wireless Devices Operating in Unlicensed Frequency Bands’, </w:t>
      </w:r>
      <w:r w:rsidRPr="00554EEA">
        <w:rPr>
          <w:rFonts w:cs="Times New Roman"/>
          <w:i/>
          <w:iCs/>
          <w:color w:val="000000"/>
        </w:rPr>
        <w:t>IEEE Std 802.15.2-2003</w:t>
      </w:r>
      <w:r w:rsidRPr="00554EEA">
        <w:rPr>
          <w:rFonts w:cs="Times New Roman"/>
          <w:color w:val="000000"/>
        </w:rPr>
        <w:t>, (August), pp.1–150.</w:t>
      </w:r>
    </w:p>
    <w:p w14:paraId="7D016E34" w14:textId="77777777" w:rsidR="00554EEA" w:rsidRPr="00554EEA" w:rsidRDefault="00554EEA" w:rsidP="00554EEA">
      <w:pPr>
        <w:pStyle w:val="Bibliography"/>
        <w:rPr>
          <w:rFonts w:cs="Times New Roman"/>
          <w:color w:val="000000"/>
        </w:rPr>
      </w:pPr>
      <w:r w:rsidRPr="00554EEA">
        <w:rPr>
          <w:rFonts w:cs="Times New Roman"/>
          <w:color w:val="000000"/>
        </w:rPr>
        <w:t xml:space="preserve">McClintock, Jonny, 2016: Can Bluetooth ever Replace the Wire?, </w:t>
      </w:r>
      <w:r w:rsidRPr="00554EEA">
        <w:rPr>
          <w:rFonts w:cs="Times New Roman"/>
          <w:i/>
          <w:iCs/>
          <w:color w:val="000000"/>
        </w:rPr>
        <w:t>AES Paris 2016</w:t>
      </w:r>
      <w:r w:rsidRPr="00554EEA">
        <w:rPr>
          <w:rFonts w:cs="Times New Roman"/>
          <w:color w:val="000000"/>
        </w:rPr>
        <w:t>.</w:t>
      </w:r>
    </w:p>
    <w:p w14:paraId="3AEDBB19" w14:textId="77777777" w:rsidR="00554EEA" w:rsidRPr="00554EEA" w:rsidRDefault="00554EEA" w:rsidP="00554EEA">
      <w:pPr>
        <w:pStyle w:val="Bibliography"/>
        <w:rPr>
          <w:rFonts w:cs="Times New Roman"/>
          <w:color w:val="000000"/>
        </w:rPr>
      </w:pPr>
      <w:r w:rsidRPr="00554EEA">
        <w:rPr>
          <w:rFonts w:cs="Times New Roman"/>
          <w:color w:val="000000"/>
        </w:rPr>
        <w:t xml:space="preserve">Nagai, Y. et al., 2012: Advanced wireless cooperation mechanisms for interference mitigation in the 2.4 GHz ISM band, </w:t>
      </w:r>
      <w:r w:rsidRPr="00554EEA">
        <w:rPr>
          <w:rFonts w:cs="Times New Roman"/>
          <w:i/>
          <w:iCs/>
          <w:color w:val="000000"/>
        </w:rPr>
        <w:t>2012 IEEE Consumer Communications and Networking Conference (CCNC)</w:t>
      </w:r>
      <w:r w:rsidRPr="00554EEA">
        <w:rPr>
          <w:rFonts w:cs="Times New Roman"/>
          <w:color w:val="000000"/>
        </w:rPr>
        <w:t>.</w:t>
      </w:r>
    </w:p>
    <w:p w14:paraId="4D2F91D0" w14:textId="77777777" w:rsidR="00554EEA" w:rsidRPr="00554EEA" w:rsidRDefault="00554EEA" w:rsidP="00554EEA">
      <w:pPr>
        <w:pStyle w:val="Bibliography"/>
        <w:rPr>
          <w:rFonts w:cs="Times New Roman"/>
          <w:color w:val="000000"/>
        </w:rPr>
      </w:pPr>
      <w:r w:rsidRPr="00554EEA">
        <w:rPr>
          <w:rFonts w:cs="Times New Roman"/>
          <w:color w:val="000000"/>
        </w:rPr>
        <w:t xml:space="preserve">Pinkumphi, S. and Phonphoem, A., 2009: Real-time audio multicasting on Bluetooth network, </w:t>
      </w:r>
      <w:r w:rsidRPr="00554EEA">
        <w:rPr>
          <w:rFonts w:cs="Times New Roman"/>
          <w:i/>
          <w:iCs/>
          <w:color w:val="000000"/>
        </w:rPr>
        <w:t>6th International Conference on Electrical Engineering/Electronics, Computer, Telecommunications and Information Technology, 2009. ECTI-CON 2009</w:t>
      </w:r>
      <w:r w:rsidRPr="00554EEA">
        <w:rPr>
          <w:rFonts w:cs="Times New Roman"/>
          <w:color w:val="000000"/>
        </w:rPr>
        <w:t>.</w:t>
      </w:r>
    </w:p>
    <w:p w14:paraId="34F9A956" w14:textId="77777777" w:rsidR="00554EEA" w:rsidRPr="00554EEA" w:rsidRDefault="00554EEA" w:rsidP="00554EEA">
      <w:pPr>
        <w:pStyle w:val="Bibliography"/>
        <w:rPr>
          <w:rFonts w:cs="Times New Roman"/>
          <w:color w:val="000000"/>
        </w:rPr>
      </w:pPr>
      <w:r w:rsidRPr="00554EEA">
        <w:rPr>
          <w:rFonts w:cs="Times New Roman"/>
          <w:color w:val="000000"/>
        </w:rPr>
        <w:t>Sony Corporation, 2016:‘LDAC’, http://www.sony.net/Products/LDAC/, accessed 04/11/2016</w:t>
      </w:r>
    </w:p>
    <w:p w14:paraId="68E21ABC" w14:textId="77777777" w:rsidR="00554EEA" w:rsidRPr="00554EEA" w:rsidRDefault="00554EEA" w:rsidP="00554EEA">
      <w:pPr>
        <w:pStyle w:val="Bibliography"/>
        <w:rPr>
          <w:rFonts w:cs="Times New Roman"/>
          <w:color w:val="000000"/>
        </w:rPr>
      </w:pPr>
      <w:r w:rsidRPr="00554EEA">
        <w:rPr>
          <w:rFonts w:cs="Times New Roman"/>
          <w:color w:val="000000"/>
        </w:rPr>
        <w:t>Washington, Kirckland, 2016:‘Bluetooth® 5 quadruples range, doubles speed, increases data broadcasting capacity by 800%’, https://www.bluetooth.com/news/pressreleases/2016/06/16/-bluetooth5-quadruples-rangedoubles-speedincreases-data-broadcasting-capacity-by-800, accessed 04/11/2016</w:t>
      </w:r>
    </w:p>
    <w:p w14:paraId="1B82C87E" w14:textId="1A707136" w:rsidR="00AD24D7" w:rsidRPr="00AD24D7" w:rsidRDefault="00FF441A" w:rsidP="00AD24D7">
      <w:pPr>
        <w:pStyle w:val="Bibliography"/>
        <w:rPr>
          <w:rFonts w:cs="Times New Roman"/>
          <w:color w:val="000000"/>
        </w:rPr>
      </w:pPr>
      <w:r>
        <w:fldChar w:fldCharType="end"/>
      </w:r>
    </w:p>
    <w:p w14:paraId="647AD6B4" w14:textId="70B899CD" w:rsidR="00AD24D7" w:rsidRPr="003664E0" w:rsidRDefault="00AD24D7" w:rsidP="00AD24D7">
      <w:pPr>
        <w:pStyle w:val="References"/>
        <w:ind w:left="720" w:firstLine="0"/>
      </w:pPr>
    </w:p>
    <w:sectPr w:rsidR="00AD24D7" w:rsidRPr="003664E0" w:rsidSect="0028776D">
      <w:headerReference w:type="default" r:id="rId8"/>
      <w:type w:val="continuous"/>
      <w:pgSz w:w="11900" w:h="16840"/>
      <w:pgMar w:top="936" w:right="936" w:bottom="936" w:left="936" w:header="504" w:footer="504" w:gutter="0"/>
      <w:cols w:num="2"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86E708" w14:textId="77777777" w:rsidR="00295BE3" w:rsidRDefault="00295BE3">
      <w:r>
        <w:separator/>
      </w:r>
    </w:p>
  </w:endnote>
  <w:endnote w:type="continuationSeparator" w:id="0">
    <w:p w14:paraId="41FFF867" w14:textId="77777777" w:rsidR="00295BE3" w:rsidRDefault="00295B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MU Serif Roman">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47609" w14:textId="04FBB13A" w:rsidR="0084131D" w:rsidRPr="004A563E" w:rsidRDefault="0084131D" w:rsidP="004A563E">
    <w:pPr>
      <w:pStyle w:val="Footer"/>
    </w:pPr>
    <w:r>
      <w:fldChar w:fldCharType="begin"/>
    </w:r>
    <w:r>
      <w:instrText xml:space="preserve"> PAGE  \* MERGEFORMAT </w:instrText>
    </w:r>
    <w:r>
      <w:fldChar w:fldCharType="separate"/>
    </w:r>
    <w:r w:rsidR="00295BE3">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895789" w14:textId="77777777" w:rsidR="00295BE3" w:rsidRDefault="00295BE3">
      <w:r>
        <w:separator/>
      </w:r>
    </w:p>
  </w:footnote>
  <w:footnote w:type="continuationSeparator" w:id="0">
    <w:p w14:paraId="064D2C3E" w14:textId="77777777" w:rsidR="00295BE3" w:rsidRDefault="00295BE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D8172" w14:textId="09976AEC" w:rsidR="0084131D" w:rsidRDefault="00AD2F2C">
    <w:pPr>
      <w:pStyle w:val="Header"/>
    </w:pPr>
    <w:fldSimple w:instr=" TITLE  \* MERGEFORMAT ">
      <w:r w:rsidR="00FF2214">
        <w:t>On the Ideal Ratio Mask as the Goal of Computational Auditory Scene Analysis</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28E4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B02FEA8"/>
    <w:lvl w:ilvl="0">
      <w:start w:val="1"/>
      <w:numFmt w:val="decimal"/>
      <w:lvlText w:val="%1."/>
      <w:lvlJc w:val="left"/>
      <w:pPr>
        <w:tabs>
          <w:tab w:val="num" w:pos="1492"/>
        </w:tabs>
        <w:ind w:left="1492" w:hanging="360"/>
      </w:pPr>
    </w:lvl>
  </w:abstractNum>
  <w:abstractNum w:abstractNumId="2">
    <w:nsid w:val="FFFFFF7D"/>
    <w:multiLevelType w:val="singleLevel"/>
    <w:tmpl w:val="A2AAC96C"/>
    <w:lvl w:ilvl="0">
      <w:start w:val="1"/>
      <w:numFmt w:val="decimal"/>
      <w:lvlText w:val="%1."/>
      <w:lvlJc w:val="left"/>
      <w:pPr>
        <w:tabs>
          <w:tab w:val="num" w:pos="1209"/>
        </w:tabs>
        <w:ind w:left="1209" w:hanging="360"/>
      </w:pPr>
    </w:lvl>
  </w:abstractNum>
  <w:abstractNum w:abstractNumId="3">
    <w:nsid w:val="FFFFFF7E"/>
    <w:multiLevelType w:val="singleLevel"/>
    <w:tmpl w:val="FE4EBFC2"/>
    <w:lvl w:ilvl="0">
      <w:start w:val="1"/>
      <w:numFmt w:val="decimal"/>
      <w:lvlText w:val="%1."/>
      <w:lvlJc w:val="left"/>
      <w:pPr>
        <w:tabs>
          <w:tab w:val="num" w:pos="926"/>
        </w:tabs>
        <w:ind w:left="926" w:hanging="360"/>
      </w:pPr>
    </w:lvl>
  </w:abstractNum>
  <w:abstractNum w:abstractNumId="4">
    <w:nsid w:val="FFFFFF7F"/>
    <w:multiLevelType w:val="singleLevel"/>
    <w:tmpl w:val="281E7412"/>
    <w:lvl w:ilvl="0">
      <w:start w:val="1"/>
      <w:numFmt w:val="decimal"/>
      <w:lvlText w:val="%1."/>
      <w:lvlJc w:val="left"/>
      <w:pPr>
        <w:tabs>
          <w:tab w:val="num" w:pos="643"/>
        </w:tabs>
        <w:ind w:left="643" w:hanging="360"/>
      </w:pPr>
    </w:lvl>
  </w:abstractNum>
  <w:abstractNum w:abstractNumId="5">
    <w:nsid w:val="FFFFFF80"/>
    <w:multiLevelType w:val="singleLevel"/>
    <w:tmpl w:val="0E94A38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7BEF9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B6C75A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BE49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8AEB23A"/>
    <w:lvl w:ilvl="0">
      <w:start w:val="1"/>
      <w:numFmt w:val="decimal"/>
      <w:lvlText w:val="%1."/>
      <w:lvlJc w:val="left"/>
      <w:pPr>
        <w:tabs>
          <w:tab w:val="num" w:pos="360"/>
        </w:tabs>
        <w:ind w:left="360" w:hanging="360"/>
      </w:pPr>
    </w:lvl>
  </w:abstractNum>
  <w:abstractNum w:abstractNumId="10">
    <w:nsid w:val="FFFFFF89"/>
    <w:multiLevelType w:val="singleLevel"/>
    <w:tmpl w:val="3D80B964"/>
    <w:lvl w:ilvl="0">
      <w:start w:val="1"/>
      <w:numFmt w:val="bullet"/>
      <w:lvlText w:val=""/>
      <w:lvlJc w:val="left"/>
      <w:pPr>
        <w:tabs>
          <w:tab w:val="num" w:pos="360"/>
        </w:tabs>
        <w:ind w:left="360" w:hanging="360"/>
      </w:pPr>
      <w:rPr>
        <w:rFonts w:ascii="Symbol" w:hAnsi="Symbol" w:hint="default"/>
      </w:rPr>
    </w:lvl>
  </w:abstractNum>
  <w:abstractNum w:abstractNumId="11">
    <w:nsid w:val="0B5916C1"/>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2">
    <w:nsid w:val="408272C9"/>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3">
    <w:nsid w:val="42283CC6"/>
    <w:multiLevelType w:val="multilevel"/>
    <w:tmpl w:val="6052B374"/>
    <w:lvl w:ilvl="0">
      <w:start w:val="1"/>
      <w:numFmt w:val="decimal"/>
      <w:pStyle w:val="Heading1"/>
      <w:lvlText w:val="%1."/>
      <w:lvlJc w:val="left"/>
      <w:pPr>
        <w:ind w:left="757" w:hanging="360"/>
      </w:pPr>
      <w:rPr>
        <w:rFonts w:hint="default"/>
      </w:rPr>
    </w:lvl>
    <w:lvl w:ilvl="1">
      <w:start w:val="1"/>
      <w:numFmt w:val="decimal"/>
      <w:pStyle w:val="Heading2"/>
      <w:lvlText w:val="%1.%2."/>
      <w:lvlJc w:val="left"/>
      <w:pPr>
        <w:ind w:left="1189" w:hanging="432"/>
      </w:pPr>
      <w:rPr>
        <w:rFonts w:hint="default"/>
      </w:rPr>
    </w:lvl>
    <w:lvl w:ilvl="2">
      <w:start w:val="1"/>
      <w:numFmt w:val="decimal"/>
      <w:pStyle w:val="Heading3"/>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4">
    <w:nsid w:val="4B343E20"/>
    <w:multiLevelType w:val="multilevel"/>
    <w:tmpl w:val="D53CFE60"/>
    <w:lvl w:ilvl="0">
      <w:start w:val="1"/>
      <w:numFmt w:val="decimal"/>
      <w:lvlText w:val="%1."/>
      <w:lvlJc w:val="left"/>
      <w:pPr>
        <w:ind w:left="757" w:hanging="360"/>
      </w:pPr>
      <w:rPr>
        <w:rFonts w:hint="default"/>
      </w:rPr>
    </w:lvl>
    <w:lvl w:ilvl="1">
      <w:start w:val="1"/>
      <w:numFmt w:val="decimal"/>
      <w:lvlText w:val="%1.%2."/>
      <w:lvlJc w:val="left"/>
      <w:pPr>
        <w:ind w:left="1189" w:hanging="432"/>
      </w:pPr>
      <w:rPr>
        <w:rFonts w:hint="default"/>
      </w:rPr>
    </w:lvl>
    <w:lvl w:ilvl="2">
      <w:start w:val="1"/>
      <w:numFmt w:val="decimal"/>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5">
    <w:nsid w:val="7412165A"/>
    <w:multiLevelType w:val="hybridMultilevel"/>
    <w:tmpl w:val="69C08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3"/>
  </w:num>
  <w:num w:numId="13">
    <w:abstractNumId w:val="11"/>
  </w:num>
  <w:num w:numId="14">
    <w:abstractNumId w:val="12"/>
  </w:num>
  <w:num w:numId="15">
    <w:abstractNumId w:val="14"/>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B76"/>
    <w:rsid w:val="000140FC"/>
    <w:rsid w:val="000408DE"/>
    <w:rsid w:val="00067FED"/>
    <w:rsid w:val="000A72C0"/>
    <w:rsid w:val="000E5DBB"/>
    <w:rsid w:val="000E6601"/>
    <w:rsid w:val="000F414A"/>
    <w:rsid w:val="000F4AAF"/>
    <w:rsid w:val="001162B4"/>
    <w:rsid w:val="00120782"/>
    <w:rsid w:val="00125F06"/>
    <w:rsid w:val="00162328"/>
    <w:rsid w:val="00177A12"/>
    <w:rsid w:val="0018211F"/>
    <w:rsid w:val="001833F2"/>
    <w:rsid w:val="001B20F3"/>
    <w:rsid w:val="001D52BA"/>
    <w:rsid w:val="001D62B0"/>
    <w:rsid w:val="001E4ACE"/>
    <w:rsid w:val="001F13B9"/>
    <w:rsid w:val="001F7B88"/>
    <w:rsid w:val="0021772D"/>
    <w:rsid w:val="00221F8A"/>
    <w:rsid w:val="0024126A"/>
    <w:rsid w:val="0028776D"/>
    <w:rsid w:val="00295BE3"/>
    <w:rsid w:val="002A5709"/>
    <w:rsid w:val="002B676A"/>
    <w:rsid w:val="002E2031"/>
    <w:rsid w:val="00317397"/>
    <w:rsid w:val="00320A1C"/>
    <w:rsid w:val="003229D0"/>
    <w:rsid w:val="00331FFF"/>
    <w:rsid w:val="00340B95"/>
    <w:rsid w:val="00341878"/>
    <w:rsid w:val="003664E0"/>
    <w:rsid w:val="00380A51"/>
    <w:rsid w:val="003917D5"/>
    <w:rsid w:val="003A7C2D"/>
    <w:rsid w:val="003C128D"/>
    <w:rsid w:val="003C45B2"/>
    <w:rsid w:val="003D1FB1"/>
    <w:rsid w:val="003E3B16"/>
    <w:rsid w:val="003E3FC2"/>
    <w:rsid w:val="00405E1D"/>
    <w:rsid w:val="00410C80"/>
    <w:rsid w:val="00410E96"/>
    <w:rsid w:val="004478CF"/>
    <w:rsid w:val="00451ECD"/>
    <w:rsid w:val="00453FE9"/>
    <w:rsid w:val="00471764"/>
    <w:rsid w:val="0049299E"/>
    <w:rsid w:val="004A3162"/>
    <w:rsid w:val="004A39BD"/>
    <w:rsid w:val="004A563E"/>
    <w:rsid w:val="004B62BB"/>
    <w:rsid w:val="004D6047"/>
    <w:rsid w:val="004E0B8E"/>
    <w:rsid w:val="004E423F"/>
    <w:rsid w:val="0052688F"/>
    <w:rsid w:val="00554EEA"/>
    <w:rsid w:val="0056630C"/>
    <w:rsid w:val="005710F0"/>
    <w:rsid w:val="0058241E"/>
    <w:rsid w:val="00584368"/>
    <w:rsid w:val="005A6254"/>
    <w:rsid w:val="005A7833"/>
    <w:rsid w:val="005C70C6"/>
    <w:rsid w:val="005D2B76"/>
    <w:rsid w:val="005D64DF"/>
    <w:rsid w:val="0065117A"/>
    <w:rsid w:val="00657AB7"/>
    <w:rsid w:val="006709AB"/>
    <w:rsid w:val="006B4E3F"/>
    <w:rsid w:val="006C64F5"/>
    <w:rsid w:val="006D2F59"/>
    <w:rsid w:val="006E4F1C"/>
    <w:rsid w:val="006E5638"/>
    <w:rsid w:val="00700641"/>
    <w:rsid w:val="00706E14"/>
    <w:rsid w:val="007277FB"/>
    <w:rsid w:val="00730EDA"/>
    <w:rsid w:val="00735284"/>
    <w:rsid w:val="00761933"/>
    <w:rsid w:val="007A3E33"/>
    <w:rsid w:val="007A6DFF"/>
    <w:rsid w:val="007C1253"/>
    <w:rsid w:val="007C37C7"/>
    <w:rsid w:val="007F4D28"/>
    <w:rsid w:val="00803BE5"/>
    <w:rsid w:val="0081170C"/>
    <w:rsid w:val="00817C54"/>
    <w:rsid w:val="0082652B"/>
    <w:rsid w:val="00831A16"/>
    <w:rsid w:val="00833EE4"/>
    <w:rsid w:val="0084131D"/>
    <w:rsid w:val="0084268B"/>
    <w:rsid w:val="008441B8"/>
    <w:rsid w:val="0084598B"/>
    <w:rsid w:val="00851975"/>
    <w:rsid w:val="00893193"/>
    <w:rsid w:val="008A1FBC"/>
    <w:rsid w:val="008C629C"/>
    <w:rsid w:val="009277C0"/>
    <w:rsid w:val="00943745"/>
    <w:rsid w:val="009461C2"/>
    <w:rsid w:val="00963207"/>
    <w:rsid w:val="00963280"/>
    <w:rsid w:val="009813A8"/>
    <w:rsid w:val="00986A92"/>
    <w:rsid w:val="009953AE"/>
    <w:rsid w:val="009B0E17"/>
    <w:rsid w:val="009B3E02"/>
    <w:rsid w:val="009F268B"/>
    <w:rsid w:val="00A53DF8"/>
    <w:rsid w:val="00AC7765"/>
    <w:rsid w:val="00AD24D7"/>
    <w:rsid w:val="00AD2F2C"/>
    <w:rsid w:val="00AE49C4"/>
    <w:rsid w:val="00B16DA6"/>
    <w:rsid w:val="00B3136A"/>
    <w:rsid w:val="00B62D14"/>
    <w:rsid w:val="00B86FC4"/>
    <w:rsid w:val="00B92833"/>
    <w:rsid w:val="00BC303D"/>
    <w:rsid w:val="00BC657D"/>
    <w:rsid w:val="00BD0DFF"/>
    <w:rsid w:val="00BD57E5"/>
    <w:rsid w:val="00C03177"/>
    <w:rsid w:val="00C34AD0"/>
    <w:rsid w:val="00C4593C"/>
    <w:rsid w:val="00C45EFE"/>
    <w:rsid w:val="00C635A3"/>
    <w:rsid w:val="00C80AEB"/>
    <w:rsid w:val="00C9448E"/>
    <w:rsid w:val="00CA3BF1"/>
    <w:rsid w:val="00CA51D8"/>
    <w:rsid w:val="00CA7E9B"/>
    <w:rsid w:val="00CF2E47"/>
    <w:rsid w:val="00CF4475"/>
    <w:rsid w:val="00D3311C"/>
    <w:rsid w:val="00D40BDD"/>
    <w:rsid w:val="00D45FBC"/>
    <w:rsid w:val="00D502A7"/>
    <w:rsid w:val="00D6447C"/>
    <w:rsid w:val="00D71331"/>
    <w:rsid w:val="00D8692E"/>
    <w:rsid w:val="00DA103A"/>
    <w:rsid w:val="00DA7431"/>
    <w:rsid w:val="00DA7D63"/>
    <w:rsid w:val="00DC1E89"/>
    <w:rsid w:val="00DC3DCA"/>
    <w:rsid w:val="00DC6BB0"/>
    <w:rsid w:val="00DC79D1"/>
    <w:rsid w:val="00DD5285"/>
    <w:rsid w:val="00E0257D"/>
    <w:rsid w:val="00E26C5F"/>
    <w:rsid w:val="00E34303"/>
    <w:rsid w:val="00E53668"/>
    <w:rsid w:val="00E5502C"/>
    <w:rsid w:val="00E6003A"/>
    <w:rsid w:val="00E71C23"/>
    <w:rsid w:val="00E90DED"/>
    <w:rsid w:val="00EA2650"/>
    <w:rsid w:val="00EB4E97"/>
    <w:rsid w:val="00EB51D7"/>
    <w:rsid w:val="00ED3E40"/>
    <w:rsid w:val="00EE1522"/>
    <w:rsid w:val="00EE244B"/>
    <w:rsid w:val="00EF4932"/>
    <w:rsid w:val="00EF7156"/>
    <w:rsid w:val="00F05879"/>
    <w:rsid w:val="00F16C3C"/>
    <w:rsid w:val="00F2187E"/>
    <w:rsid w:val="00F4025B"/>
    <w:rsid w:val="00F8399D"/>
    <w:rsid w:val="00FA2C65"/>
    <w:rsid w:val="00FB22BB"/>
    <w:rsid w:val="00FF2214"/>
    <w:rsid w:val="00FF441A"/>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FA894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F13B9"/>
    <w:pPr>
      <w:ind w:firstLine="397"/>
      <w:jc w:val="both"/>
    </w:pPr>
    <w:rPr>
      <w:rFonts w:ascii="Times New Roman" w:hAnsi="Times New Roman"/>
      <w:color w:val="000000" w:themeColor="text1"/>
      <w:szCs w:val="24"/>
    </w:rPr>
  </w:style>
  <w:style w:type="paragraph" w:styleId="Heading1">
    <w:name w:val="heading 1"/>
    <w:basedOn w:val="Normal"/>
    <w:next w:val="Normalfirst"/>
    <w:link w:val="Heading1Char"/>
    <w:uiPriority w:val="9"/>
    <w:qFormat/>
    <w:rsid w:val="0021772D"/>
    <w:pPr>
      <w:keepNext/>
      <w:keepLines/>
      <w:numPr>
        <w:numId w:val="12"/>
      </w:numPr>
      <w:tabs>
        <w:tab w:val="left" w:pos="576"/>
      </w:tabs>
      <w:spacing w:before="240" w:after="120"/>
      <w:ind w:left="576" w:hanging="576"/>
      <w:jc w:val="left"/>
      <w:outlineLvl w:val="0"/>
    </w:pPr>
    <w:rPr>
      <w:rFonts w:ascii="Helvetica" w:eastAsiaTheme="majorEastAsia" w:hAnsi="Helvetica" w:cstheme="majorBidi"/>
      <w:b/>
      <w:bCs/>
      <w:sz w:val="28"/>
      <w:szCs w:val="32"/>
    </w:rPr>
  </w:style>
  <w:style w:type="paragraph" w:styleId="Heading2">
    <w:name w:val="heading 2"/>
    <w:basedOn w:val="Heading1"/>
    <w:next w:val="Normalfirst"/>
    <w:link w:val="Heading2Char"/>
    <w:uiPriority w:val="9"/>
    <w:unhideWhenUsed/>
    <w:qFormat/>
    <w:rsid w:val="009F268B"/>
    <w:pPr>
      <w:numPr>
        <w:ilvl w:val="1"/>
      </w:numPr>
      <w:tabs>
        <w:tab w:val="clear" w:pos="576"/>
        <w:tab w:val="left" w:pos="792"/>
      </w:tabs>
      <w:spacing w:before="200"/>
      <w:ind w:left="792" w:hanging="792"/>
      <w:outlineLvl w:val="1"/>
    </w:pPr>
    <w:rPr>
      <w:bCs w:val="0"/>
      <w:sz w:val="26"/>
      <w:szCs w:val="26"/>
    </w:rPr>
  </w:style>
  <w:style w:type="paragraph" w:styleId="Heading3">
    <w:name w:val="heading 3"/>
    <w:basedOn w:val="Heading2"/>
    <w:next w:val="Normalfirst"/>
    <w:link w:val="Heading3Char"/>
    <w:uiPriority w:val="9"/>
    <w:unhideWhenUsed/>
    <w:qFormat/>
    <w:rsid w:val="009F268B"/>
    <w:pPr>
      <w:numPr>
        <w:ilvl w:val="2"/>
      </w:numPr>
      <w:tabs>
        <w:tab w:val="clear" w:pos="792"/>
        <w:tab w:val="left" w:pos="864"/>
      </w:tabs>
      <w:ind w:left="864" w:hanging="864"/>
      <w:outlineLvl w:val="2"/>
    </w:pPr>
    <w:rPr>
      <w:bCs/>
      <w:sz w:val="22"/>
    </w:rPr>
  </w:style>
  <w:style w:type="paragraph" w:styleId="Heading4">
    <w:name w:val="heading 4"/>
    <w:basedOn w:val="Normal"/>
    <w:next w:val="Normalfirst"/>
    <w:link w:val="Heading4Char"/>
    <w:uiPriority w:val="9"/>
    <w:unhideWhenUsed/>
    <w:qFormat/>
    <w:rsid w:val="00803BE5"/>
    <w:pPr>
      <w:keepNext/>
      <w:keepLines/>
      <w:spacing w:before="200" w:after="120"/>
      <w:ind w:firstLine="0"/>
      <w:jc w:val="left"/>
      <w:outlineLvl w:val="3"/>
    </w:pPr>
    <w:rPr>
      <w:rFonts w:ascii="Helvetica" w:eastAsiaTheme="majorEastAsia" w:hAnsi="Helvetic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B76"/>
    <w:pPr>
      <w:pBdr>
        <w:bottom w:val="single" w:sz="8" w:space="1" w:color="auto"/>
      </w:pBdr>
      <w:tabs>
        <w:tab w:val="center" w:pos="4320"/>
        <w:tab w:val="right" w:pos="8640"/>
      </w:tabs>
      <w:ind w:firstLine="0"/>
    </w:pPr>
  </w:style>
  <w:style w:type="character" w:customStyle="1" w:styleId="HeaderChar">
    <w:name w:val="Header Char"/>
    <w:basedOn w:val="DefaultParagraphFont"/>
    <w:link w:val="Header"/>
    <w:uiPriority w:val="99"/>
    <w:rsid w:val="005D2B76"/>
    <w:rPr>
      <w:rFonts w:ascii="CMU Serif Roman" w:hAnsi="CMU Serif Roman"/>
      <w:szCs w:val="24"/>
    </w:rPr>
  </w:style>
  <w:style w:type="paragraph" w:styleId="BalloonText">
    <w:name w:val="Balloon Text"/>
    <w:basedOn w:val="Normal"/>
    <w:link w:val="BalloonTextChar"/>
    <w:uiPriority w:val="99"/>
    <w:semiHidden/>
    <w:unhideWhenUsed/>
    <w:rsid w:val="005D2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2B76"/>
    <w:rPr>
      <w:rFonts w:ascii="Lucida Grande" w:hAnsi="Lucida Grande" w:cs="Lucida Grande"/>
      <w:sz w:val="18"/>
      <w:szCs w:val="18"/>
    </w:rPr>
  </w:style>
  <w:style w:type="paragraph" w:styleId="Title">
    <w:name w:val="Title"/>
    <w:basedOn w:val="Normal"/>
    <w:next w:val="Normal"/>
    <w:link w:val="TitleChar"/>
    <w:uiPriority w:val="10"/>
    <w:qFormat/>
    <w:rsid w:val="009813A8"/>
    <w:pPr>
      <w:spacing w:after="240"/>
      <w:ind w:firstLine="0"/>
      <w:contextualSpacing/>
      <w:jc w:val="center"/>
    </w:pPr>
    <w:rPr>
      <w:rFonts w:ascii="Helvetica" w:eastAsiaTheme="majorEastAsia" w:hAnsi="Helvetica" w:cstheme="majorBidi"/>
      <w:spacing w:val="5"/>
      <w:kern w:val="28"/>
      <w:sz w:val="44"/>
      <w:szCs w:val="52"/>
    </w:rPr>
  </w:style>
  <w:style w:type="character" w:customStyle="1" w:styleId="TitleChar">
    <w:name w:val="Title Char"/>
    <w:basedOn w:val="DefaultParagraphFont"/>
    <w:link w:val="Title"/>
    <w:uiPriority w:val="10"/>
    <w:rsid w:val="009813A8"/>
    <w:rPr>
      <w:rFonts w:ascii="Helvetica" w:eastAsiaTheme="majorEastAsia" w:hAnsi="Helvetica" w:cstheme="majorBidi"/>
      <w:spacing w:val="5"/>
      <w:kern w:val="28"/>
      <w:sz w:val="44"/>
      <w:szCs w:val="52"/>
    </w:rPr>
  </w:style>
  <w:style w:type="paragraph" w:customStyle="1" w:styleId="Author">
    <w:name w:val="Author"/>
    <w:basedOn w:val="Title"/>
    <w:qFormat/>
    <w:rsid w:val="00EF7156"/>
    <w:pPr>
      <w:spacing w:after="120"/>
    </w:pPr>
    <w:rPr>
      <w:b/>
      <w:sz w:val="20"/>
    </w:rPr>
  </w:style>
  <w:style w:type="character" w:customStyle="1" w:styleId="Heading1Char">
    <w:name w:val="Heading 1 Char"/>
    <w:basedOn w:val="DefaultParagraphFont"/>
    <w:link w:val="Heading1"/>
    <w:uiPriority w:val="9"/>
    <w:rsid w:val="0021772D"/>
    <w:rPr>
      <w:rFonts w:ascii="Helvetica" w:eastAsiaTheme="majorEastAsia" w:hAnsi="Helvetica" w:cstheme="majorBidi"/>
      <w:b/>
      <w:bCs/>
      <w:sz w:val="28"/>
      <w:szCs w:val="32"/>
    </w:rPr>
  </w:style>
  <w:style w:type="paragraph" w:customStyle="1" w:styleId="Heading1unnumbered">
    <w:name w:val="Heading 1 (unnumbered)"/>
    <w:basedOn w:val="Heading1"/>
    <w:qFormat/>
    <w:rsid w:val="00405E1D"/>
    <w:pPr>
      <w:numPr>
        <w:numId w:val="0"/>
      </w:numPr>
    </w:pPr>
  </w:style>
  <w:style w:type="character" w:customStyle="1" w:styleId="Heading2Char">
    <w:name w:val="Heading 2 Char"/>
    <w:basedOn w:val="DefaultParagraphFont"/>
    <w:link w:val="Heading2"/>
    <w:uiPriority w:val="9"/>
    <w:rsid w:val="009F268B"/>
    <w:rPr>
      <w:rFonts w:ascii="Helvetica" w:eastAsiaTheme="majorEastAsia" w:hAnsi="Helvetica" w:cstheme="majorBidi"/>
      <w:b/>
      <w:sz w:val="26"/>
      <w:szCs w:val="26"/>
    </w:rPr>
  </w:style>
  <w:style w:type="character" w:customStyle="1" w:styleId="Heading3Char">
    <w:name w:val="Heading 3 Char"/>
    <w:basedOn w:val="DefaultParagraphFont"/>
    <w:link w:val="Heading3"/>
    <w:uiPriority w:val="9"/>
    <w:rsid w:val="009F268B"/>
    <w:rPr>
      <w:rFonts w:ascii="Helvetica" w:eastAsiaTheme="majorEastAsia" w:hAnsi="Helvetica" w:cstheme="majorBidi"/>
      <w:b/>
      <w:bCs/>
      <w:sz w:val="22"/>
      <w:szCs w:val="26"/>
    </w:rPr>
  </w:style>
  <w:style w:type="paragraph" w:styleId="Footer">
    <w:name w:val="footer"/>
    <w:basedOn w:val="Normal"/>
    <w:link w:val="FooterChar"/>
    <w:uiPriority w:val="99"/>
    <w:unhideWhenUsed/>
    <w:rsid w:val="001E4ACE"/>
    <w:pPr>
      <w:pBdr>
        <w:top w:val="single" w:sz="4" w:space="1" w:color="auto"/>
      </w:pBdr>
      <w:tabs>
        <w:tab w:val="center" w:pos="4320"/>
        <w:tab w:val="right" w:pos="8640"/>
      </w:tabs>
      <w:jc w:val="center"/>
    </w:pPr>
  </w:style>
  <w:style w:type="character" w:customStyle="1" w:styleId="FooterChar">
    <w:name w:val="Footer Char"/>
    <w:basedOn w:val="DefaultParagraphFont"/>
    <w:link w:val="Footer"/>
    <w:uiPriority w:val="99"/>
    <w:rsid w:val="001E4ACE"/>
    <w:rPr>
      <w:rFonts w:ascii="CMU Serif Roman" w:hAnsi="CMU Serif Roman"/>
      <w:szCs w:val="24"/>
    </w:rPr>
  </w:style>
  <w:style w:type="paragraph" w:customStyle="1" w:styleId="Normalfirst">
    <w:name w:val="Normal (first)"/>
    <w:basedOn w:val="Normal"/>
    <w:next w:val="Normal"/>
    <w:qFormat/>
    <w:rsid w:val="00405E1D"/>
    <w:pPr>
      <w:ind w:firstLine="0"/>
    </w:pPr>
  </w:style>
  <w:style w:type="paragraph" w:styleId="TOC1">
    <w:name w:val="toc 1"/>
    <w:basedOn w:val="Normal"/>
    <w:next w:val="Normal"/>
    <w:autoRedefine/>
    <w:uiPriority w:val="39"/>
    <w:unhideWhenUsed/>
    <w:rsid w:val="00C9448E"/>
    <w:pPr>
      <w:spacing w:after="100"/>
    </w:pPr>
  </w:style>
  <w:style w:type="paragraph" w:styleId="TOC2">
    <w:name w:val="toc 2"/>
    <w:basedOn w:val="Normal"/>
    <w:next w:val="Normal"/>
    <w:autoRedefine/>
    <w:uiPriority w:val="39"/>
    <w:unhideWhenUsed/>
    <w:rsid w:val="00C9448E"/>
    <w:pPr>
      <w:spacing w:after="100"/>
      <w:ind w:left="200"/>
    </w:pPr>
  </w:style>
  <w:style w:type="paragraph" w:styleId="TOC3">
    <w:name w:val="toc 3"/>
    <w:basedOn w:val="Normal"/>
    <w:next w:val="Normal"/>
    <w:autoRedefine/>
    <w:uiPriority w:val="39"/>
    <w:unhideWhenUsed/>
    <w:rsid w:val="00C9448E"/>
    <w:pPr>
      <w:spacing w:after="100"/>
      <w:ind w:left="400"/>
    </w:pPr>
  </w:style>
  <w:style w:type="paragraph" w:customStyle="1" w:styleId="Heading1first">
    <w:name w:val="Heading 1 (first)"/>
    <w:basedOn w:val="Heading1"/>
    <w:next w:val="Normalfirst"/>
    <w:qFormat/>
    <w:rsid w:val="00B92833"/>
    <w:pPr>
      <w:spacing w:before="0"/>
    </w:pPr>
  </w:style>
  <w:style w:type="character" w:styleId="PlaceholderText">
    <w:name w:val="Placeholder Text"/>
    <w:basedOn w:val="DefaultParagraphFont"/>
    <w:uiPriority w:val="99"/>
    <w:semiHidden/>
    <w:rsid w:val="00340B95"/>
    <w:rPr>
      <w:color w:val="808080"/>
    </w:rPr>
  </w:style>
  <w:style w:type="character" w:customStyle="1" w:styleId="Heading4Char">
    <w:name w:val="Heading 4 Char"/>
    <w:basedOn w:val="DefaultParagraphFont"/>
    <w:link w:val="Heading4"/>
    <w:uiPriority w:val="9"/>
    <w:rsid w:val="00803BE5"/>
    <w:rPr>
      <w:rFonts w:ascii="Helvetica" w:eastAsiaTheme="majorEastAsia" w:hAnsi="Helvetica" w:cstheme="majorBidi"/>
      <w:b/>
      <w:bCs/>
      <w:iCs/>
      <w:szCs w:val="24"/>
    </w:rPr>
  </w:style>
  <w:style w:type="paragraph" w:customStyle="1" w:styleId="Equation">
    <w:name w:val="Equation"/>
    <w:basedOn w:val="Normal"/>
    <w:next w:val="Normal"/>
    <w:qFormat/>
    <w:rsid w:val="00067FED"/>
    <w:pPr>
      <w:tabs>
        <w:tab w:val="right" w:pos="4838"/>
      </w:tabs>
      <w:jc w:val="center"/>
    </w:pPr>
  </w:style>
  <w:style w:type="paragraph" w:customStyle="1" w:styleId="References">
    <w:name w:val="References"/>
    <w:basedOn w:val="Normal"/>
    <w:qFormat/>
    <w:rsid w:val="003664E0"/>
    <w:pPr>
      <w:tabs>
        <w:tab w:val="left" w:pos="518"/>
      </w:tabs>
      <w:ind w:left="518" w:hanging="518"/>
    </w:pPr>
  </w:style>
  <w:style w:type="paragraph" w:styleId="Bibliography">
    <w:name w:val="Bibliography"/>
    <w:basedOn w:val="Normal"/>
    <w:next w:val="Normal"/>
    <w:uiPriority w:val="37"/>
    <w:unhideWhenUsed/>
    <w:rsid w:val="00DA7431"/>
    <w:pPr>
      <w:spacing w:after="240"/>
      <w:ind w:left="720" w:hanging="720"/>
    </w:pPr>
  </w:style>
  <w:style w:type="paragraph" w:customStyle="1" w:styleId="Affiliation">
    <w:name w:val="Affiliation"/>
    <w:basedOn w:val="Author"/>
    <w:qFormat/>
    <w:rsid w:val="00EF7156"/>
    <w:rPr>
      <w:b w:val="0"/>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728527">
      <w:bodyDiv w:val="1"/>
      <w:marLeft w:val="0"/>
      <w:marRight w:val="0"/>
      <w:marTop w:val="0"/>
      <w:marBottom w:val="0"/>
      <w:divBdr>
        <w:top w:val="none" w:sz="0" w:space="0" w:color="auto"/>
        <w:left w:val="none" w:sz="0" w:space="0" w:color="auto"/>
        <w:bottom w:val="none" w:sz="0" w:space="0" w:color="auto"/>
        <w:right w:val="none" w:sz="0" w:space="0" w:color="auto"/>
      </w:divBdr>
    </w:div>
    <w:div w:id="438066019">
      <w:bodyDiv w:val="1"/>
      <w:marLeft w:val="0"/>
      <w:marRight w:val="0"/>
      <w:marTop w:val="0"/>
      <w:marBottom w:val="0"/>
      <w:divBdr>
        <w:top w:val="none" w:sz="0" w:space="0" w:color="auto"/>
        <w:left w:val="none" w:sz="0" w:space="0" w:color="auto"/>
        <w:bottom w:val="none" w:sz="0" w:space="0" w:color="auto"/>
        <w:right w:val="none" w:sz="0" w:space="0" w:color="auto"/>
      </w:divBdr>
    </w:div>
    <w:div w:id="6068882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9</TotalTime>
  <Pages>2</Pages>
  <Words>4900</Words>
  <Characters>27933</Characters>
  <Application>Microsoft Macintosh Word</Application>
  <DocSecurity>0</DocSecurity>
  <Lines>232</Lines>
  <Paragraphs>65</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On the Ideal Ratio Mask as the Goal of Computational Auditory Scene Analysis</vt:lpstr>
      <vt:lpstr>Abstract</vt:lpstr>
      <vt:lpstr>Introduction</vt:lpstr>
      <vt:lpstr>Network Interference</vt:lpstr>
      <vt:lpstr>    Coexisting Networks</vt:lpstr>
      <vt:lpstr>Audio Quality</vt:lpstr>
      <vt:lpstr>References</vt:lpstr>
    </vt:vector>
  </TitlesOfParts>
  <Manager/>
  <Company>University of Surrey</Company>
  <LinksUpToDate>false</LinksUpToDate>
  <CharactersWithSpaces>3276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Ideal Ratio Mask as the Goal of Computational Auditory Scene Analysis</dc:title>
  <dc:subject/>
  <dc:creator>Chris Hummersone, Toby Stokes, and Tim Brookes</dc:creator>
  <cp:keywords/>
  <dc:description/>
  <cp:lastModifiedBy>Weston DKT Mr (UG - Music and Media)</cp:lastModifiedBy>
  <cp:revision>8</cp:revision>
  <cp:lastPrinted>2015-10-19T10:38:00Z</cp:lastPrinted>
  <dcterms:created xsi:type="dcterms:W3CDTF">2016-11-01T11:59:00Z</dcterms:created>
  <dcterms:modified xsi:type="dcterms:W3CDTF">2016-11-06T17:0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5tahqYc5"/&gt;&lt;style id="http://www.zotero.org/styles/university-of-surrey-iosr"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